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638EA" w:rsidRPr="00DC0D9A" w:rsidRDefault="001638EA" w:rsidP="00811402">
      <w:pPr>
        <w:pStyle w:val="Heading1"/>
        <w:spacing w:before="0" w:after="24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158702438"/>
      <w:r w:rsidRPr="00DC0D9A">
        <w:rPr>
          <w:rFonts w:ascii="Times New Roman" w:hAnsi="Times New Roman" w:cs="Times New Roman"/>
          <w:color w:val="auto"/>
          <w:sz w:val="24"/>
          <w:szCs w:val="24"/>
        </w:rPr>
        <w:t>REFERENCES</w:t>
      </w:r>
      <w:bookmarkEnd w:id="0"/>
    </w:p>
    <w:p w:rsidR="001638EA" w:rsidRPr="00C20827" w:rsidRDefault="00C62E67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62E6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638EA" w:rsidRPr="00C2082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62E67">
        <w:rPr>
          <w:rFonts w:ascii="Times New Roman" w:hAnsi="Times New Roman" w:cs="Times New Roman"/>
          <w:sz w:val="24"/>
          <w:szCs w:val="24"/>
        </w:rPr>
        <w:fldChar w:fldCharType="separate"/>
      </w:r>
      <w:r w:rsidR="001638EA" w:rsidRPr="00C20827">
        <w:rPr>
          <w:rFonts w:ascii="Times New Roman" w:hAnsi="Times New Roman" w:cs="Times New Roman"/>
          <w:noProof/>
          <w:sz w:val="24"/>
          <w:szCs w:val="24"/>
        </w:rPr>
        <w:t xml:space="preserve">Aditiara, A., Ngadiso, &amp; Drajati, N. A. 2019. A Correlation Study Between Critical Thinking Skill, Grammatical Mastery, and Critical Reading Skill. </w:t>
      </w:r>
      <w:r w:rsidR="001638EA"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English Education Journal</w:t>
      </w:r>
      <w:r w:rsidR="001638EA"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1638EA"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1638EA" w:rsidRPr="00C20827">
        <w:rPr>
          <w:rFonts w:ascii="Times New Roman" w:hAnsi="Times New Roman" w:cs="Times New Roman"/>
          <w:noProof/>
          <w:sz w:val="24"/>
          <w:szCs w:val="24"/>
        </w:rPr>
        <w:t>(2), 282–291. https://doi.org/10.20961/eed.v7i2.35808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Aksoy, H. 2021. The relationship between grammar and vocabulary levels and their writing skills of those who learn Turkish as a foreign language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Journal of Research in Social Sciences and Language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20827">
        <w:rPr>
          <w:rFonts w:ascii="Times New Roman" w:hAnsi="Times New Roman" w:cs="Times New Roman"/>
          <w:noProof/>
          <w:sz w:val="24"/>
          <w:szCs w:val="24"/>
        </w:rPr>
        <w:t>(1), 18–29. https://doi.org/10.20375/0000-000D-FEA9-7</w:t>
      </w:r>
    </w:p>
    <w:p w:rsidR="001638EA" w:rsidRPr="00C20827" w:rsidRDefault="001638EA" w:rsidP="001638EA">
      <w:pPr>
        <w:spacing w:line="480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 w:rsidRPr="00C20827">
        <w:rPr>
          <w:rFonts w:ascii="Times New Roman" w:hAnsi="Times New Roman" w:cs="Times New Roman"/>
          <w:sz w:val="24"/>
          <w:szCs w:val="24"/>
        </w:rPr>
        <w:t xml:space="preserve">Aliaga, M. &amp; Gunderson, B. 2002. </w:t>
      </w:r>
      <w:r w:rsidRPr="00C20827">
        <w:rPr>
          <w:rFonts w:ascii="Times New Roman" w:hAnsi="Times New Roman" w:cs="Times New Roman"/>
          <w:i/>
          <w:sz w:val="24"/>
          <w:szCs w:val="24"/>
        </w:rPr>
        <w:t>How Do Qualitative and Quantitative Research Differ</w:t>
      </w:r>
      <w:r w:rsidRPr="00C20827">
        <w:rPr>
          <w:rFonts w:ascii="Times New Roman" w:hAnsi="Times New Roman" w:cs="Times New Roman"/>
          <w:sz w:val="24"/>
          <w:szCs w:val="24"/>
        </w:rPr>
        <w:t>. St. Gallen: University Of St. Gallen. Switzerland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sz w:val="24"/>
          <w:szCs w:val="24"/>
        </w:rPr>
        <w:t xml:space="preserve">Arikunto, S. 2013. </w:t>
      </w:r>
      <w:r w:rsidRPr="00C20827">
        <w:rPr>
          <w:rFonts w:ascii="Times New Roman" w:hAnsi="Times New Roman" w:cs="Times New Roman"/>
          <w:i/>
          <w:sz w:val="24"/>
          <w:szCs w:val="24"/>
        </w:rPr>
        <w:t>Prosedur Penelitian Suatu Pendekatan Praktik</w:t>
      </w:r>
      <w:r w:rsidRPr="00C20827">
        <w:rPr>
          <w:rFonts w:ascii="Times New Roman" w:hAnsi="Times New Roman" w:cs="Times New Roman"/>
          <w:sz w:val="24"/>
          <w:szCs w:val="24"/>
        </w:rPr>
        <w:t>. Jakarta: Rineka Cipta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Betoni, T., &amp; Ulfaika, R. 2020. The correlation between students’ grammatical mastery and students’ writing achievement at XI grade students of SMAN 1 Tarakan academic year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Borneo Journal of English Language Education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20827">
        <w:rPr>
          <w:rFonts w:ascii="Times New Roman" w:hAnsi="Times New Roman" w:cs="Times New Roman"/>
          <w:noProof/>
          <w:sz w:val="24"/>
          <w:szCs w:val="24"/>
        </w:rPr>
        <w:t>(1), 42–55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Cohen, L., Manion, L., &amp; Morrison, K. 2007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Research Methods in Education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 (Sixth edit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>ion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ew York: </w:t>
      </w:r>
      <w:r w:rsidRPr="00C20827">
        <w:rPr>
          <w:rFonts w:ascii="Times New Roman" w:hAnsi="Times New Roman" w:cs="Times New Roman"/>
          <w:noProof/>
          <w:sz w:val="24"/>
          <w:szCs w:val="24"/>
        </w:rPr>
        <w:t>Routledge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Etfita, F. 2019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>T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he Correlation Between Students’ Grammar Mastery and News </w:t>
      </w:r>
      <w:r w:rsidRPr="00C2082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riting Ability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AL-ISHLAH: Jurnal Pendidikan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C20827">
        <w:rPr>
          <w:rFonts w:ascii="Times New Roman" w:hAnsi="Times New Roman" w:cs="Times New Roman"/>
          <w:noProof/>
          <w:sz w:val="24"/>
          <w:szCs w:val="24"/>
        </w:rPr>
        <w:t>(1), 58-70. https://doi.org/10.35445/alishlah.v11i1.113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Fadhilawati, D. 2019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Basic English Grammar for Foreign Language learners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idoarjo: </w:t>
      </w:r>
      <w:r w:rsidRPr="00C20827">
        <w:rPr>
          <w:rFonts w:ascii="Times New Roman" w:hAnsi="Times New Roman" w:cs="Times New Roman"/>
          <w:noProof/>
          <w:sz w:val="24"/>
          <w:szCs w:val="24"/>
        </w:rPr>
        <w:t>Indomedia Pustaka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Fraenkel, J. R., Wallen, N. E., &amp; Hyun,  Helen H. 2012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How to Design and Evaluate Research in education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ew York: </w:t>
      </w:r>
      <w:r w:rsidRPr="00C20827">
        <w:rPr>
          <w:rFonts w:ascii="Times New Roman" w:hAnsi="Times New Roman" w:cs="Times New Roman"/>
          <w:noProof/>
          <w:sz w:val="24"/>
          <w:szCs w:val="24"/>
        </w:rPr>
        <w:t>McGraw-Hill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Gerot, L., &amp; Wignell, P. 1994. Making Sense of Functional Grammar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ustralia: </w:t>
      </w:r>
      <w:r w:rsidRPr="00C20827">
        <w:rPr>
          <w:rFonts w:ascii="Times New Roman" w:hAnsi="Times New Roman" w:cs="Times New Roman"/>
          <w:noProof/>
          <w:sz w:val="24"/>
          <w:szCs w:val="24"/>
        </w:rPr>
        <w:t>Gerd Stabler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Gunawan, 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>M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uhammad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>A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li. 2015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Statistik Penelitian Bidang Pendidikan, Psikologi dan Sosial</w:t>
      </w:r>
      <w:r w:rsidRPr="00C20827">
        <w:rPr>
          <w:rFonts w:ascii="Times New Roman" w:hAnsi="Times New Roman" w:cs="Times New Roman"/>
          <w:noProof/>
          <w:sz w:val="24"/>
          <w:szCs w:val="24"/>
        </w:rPr>
        <w:t>.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Yogyakarta: Parama Publisher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Halliday, M. A. K., &amp; Matthiessen, C. M. I. M. 2014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Halliday’s introduction to functional grammar: Fourth edition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>USA: Routledge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Harmer, J. 2007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The Practice of English Language Teaching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 (Fouth edit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>ion</w:t>
      </w:r>
      <w:r w:rsidRPr="00C20827">
        <w:rPr>
          <w:rFonts w:ascii="Times New Roman" w:hAnsi="Times New Roman" w:cs="Times New Roman"/>
          <w:noProof/>
          <w:sz w:val="24"/>
          <w:szCs w:val="24"/>
        </w:rPr>
        <w:t>).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ngland: Longman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Hartono, R., &amp; Purwanto, B. 2017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English Text Types</w:t>
      </w:r>
      <w:r w:rsidRPr="00C20827">
        <w:rPr>
          <w:rFonts w:ascii="Times New Roman" w:hAnsi="Times New Roman" w:cs="Times New Roman"/>
          <w:noProof/>
          <w:sz w:val="24"/>
          <w:szCs w:val="24"/>
        </w:rPr>
        <w:t>.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Semarang: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 Fastindo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Haryono, S. 2012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Bisnis Dan Manajemen (Teori dan Aplikasi)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ekasi: </w:t>
      </w:r>
      <w:r w:rsidRPr="00C20827">
        <w:rPr>
          <w:rFonts w:ascii="Times New Roman" w:hAnsi="Times New Roman" w:cs="Times New Roman"/>
          <w:noProof/>
          <w:sz w:val="24"/>
          <w:szCs w:val="24"/>
        </w:rPr>
        <w:t>PT. Intermedia Personalia Utama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>Helmiati, M., Sudarsono, S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>usilawati, E.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 2019. The correlation of grammar mastery with writing ability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JPPK: Journal of Equatorial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lastRenderedPageBreak/>
        <w:t xml:space="preserve">Education and Learning. </w:t>
      </w:r>
      <w:r w:rsidRPr="00C20827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8(9). 1-10. https://dx.doi.org/10.26418/jppk.v8i9.35288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Ilam, V., Widhiasih, L. K. S., &amp; Murtini, N. M. W. 2022. The Correlation Between Grammar Mastery and Writing Ability of the Eighth Grade Students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Academic Journal on English Studies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20827">
        <w:rPr>
          <w:rFonts w:ascii="Times New Roman" w:hAnsi="Times New Roman" w:cs="Times New Roman"/>
          <w:noProof/>
          <w:sz w:val="24"/>
          <w:szCs w:val="24"/>
        </w:rPr>
        <w:t>(2), 159–171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Jamaludin, S., &amp; Nurdiawati, D. 2021. A Study Correlation Between Students’Grammar Mastery, Their Writing and Listening Comprehension Achievement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Indonesian EFL Journal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C20827">
        <w:rPr>
          <w:rFonts w:ascii="Times New Roman" w:hAnsi="Times New Roman" w:cs="Times New Roman"/>
          <w:noProof/>
          <w:sz w:val="24"/>
          <w:szCs w:val="24"/>
        </w:rPr>
        <w:t>(1), 97–104. https://doi.org/10.25134/ieflj.v7i1.4020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Knapp, P., &amp; Watkins, M. 2005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Genre, text, grammar: Technologies for teaching and assessing writing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ydney: </w:t>
      </w:r>
      <w:r w:rsidRPr="00C20827">
        <w:rPr>
          <w:rFonts w:ascii="Times New Roman" w:hAnsi="Times New Roman" w:cs="Times New Roman"/>
          <w:noProof/>
          <w:sz w:val="24"/>
          <w:szCs w:val="24"/>
        </w:rPr>
        <w:t>UNSW Press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Multazim, A., Dramestika, R., &amp; Hudayah, L. F. 2019. The correlation between students’ grammar mastery and vocabulary mastery toward students’ translation accuracy on recount text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Innovation, Creativity and Change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20827">
        <w:rPr>
          <w:rFonts w:ascii="Times New Roman" w:hAnsi="Times New Roman" w:cs="Times New Roman"/>
          <w:noProof/>
          <w:sz w:val="24"/>
          <w:szCs w:val="24"/>
        </w:rPr>
        <w:t>(3), 20–38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Nadeak, V., et al. 2021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>T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he Correlation Between Grammar Mastery and Writing Ability (a Correlation Study) At the Tenth Grade of Smk Negeri 1 Siborongborong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Jurnal Littera: Fakultas Sastra Darma Agung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20827">
        <w:rPr>
          <w:rFonts w:ascii="Times New Roman" w:hAnsi="Times New Roman" w:cs="Times New Roman"/>
          <w:noProof/>
          <w:sz w:val="24"/>
          <w:szCs w:val="24"/>
        </w:rPr>
        <w:t>(2), 175-186. https://jurnal.darmaagung.ac.id/index.php/littera/article/view/1314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ation, I.S.P. 2009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Teaching ESL/EFL Reading and Writing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>New York: Routledge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Patel, M. F., &amp; Jain, P. M. 2008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English Language Teaching (methods, tools &amp; techniques)</w:t>
      </w:r>
      <w:r w:rsidRPr="00C20827">
        <w:rPr>
          <w:rFonts w:ascii="Times New Roman" w:hAnsi="Times New Roman" w:cs="Times New Roman"/>
          <w:noProof/>
          <w:sz w:val="24"/>
          <w:szCs w:val="24"/>
        </w:rPr>
        <w:t>.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aipur: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 Sunrise Pulishers &amp; Distributors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Putra, I. N. J. A., Dharmayanti, P.A.P., Sawitri, N.L.P.D. 2022. The Correlation Between Grammar Mastery and Writing Skill of The Tenth Grade Students of SMK Ratna Wartha Ubud in Academic Year 2021/2022. </w:t>
      </w:r>
      <w:r w:rsidRPr="00C20827">
        <w:rPr>
          <w:rFonts w:ascii="Times New Roman" w:hAnsi="Times New Roman" w:cs="Times New Roman"/>
          <w:i/>
          <w:noProof/>
          <w:sz w:val="24"/>
          <w:szCs w:val="24"/>
        </w:rPr>
        <w:t>Academic Journal on English Studies</w:t>
      </w:r>
      <w:r w:rsidRPr="00C20827">
        <w:rPr>
          <w:rFonts w:ascii="Times New Roman" w:hAnsi="Times New Roman" w:cs="Times New Roman"/>
          <w:noProof/>
          <w:sz w:val="24"/>
          <w:szCs w:val="24"/>
        </w:rPr>
        <w:t>, 2(2), 101-106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Rajendra, T. D., &amp; Kaur, S. 2022. Print-Based Multimodal Texts: Using Illustrated Poems for Generating Ideas and Writing Narratives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Studies in English Language and Education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C20827">
        <w:rPr>
          <w:rFonts w:ascii="Times New Roman" w:hAnsi="Times New Roman" w:cs="Times New Roman"/>
          <w:noProof/>
          <w:sz w:val="24"/>
          <w:szCs w:val="24"/>
        </w:rPr>
        <w:t>(1), 278–298. https://doi.org/10.24815/siele.v9i1.21830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Santosa, P. P. P. 2017. Hubungan Antara Penguasaan Tata Bahasa dengan Keterampilan Menulis Narasi Bahasa Inggris Siswa Kelas XI SMK Negeri 2 Depok. </w:t>
      </w:r>
      <w:r w:rsidRPr="00C20827">
        <w:rPr>
          <w:rFonts w:ascii="Times New Roman" w:hAnsi="Times New Roman" w:cs="Times New Roman"/>
          <w:i/>
          <w:noProof/>
          <w:sz w:val="24"/>
          <w:szCs w:val="24"/>
        </w:rPr>
        <w:t xml:space="preserve">Deiksis, </w:t>
      </w:r>
      <w:r w:rsidRPr="00C20827">
        <w:rPr>
          <w:rFonts w:ascii="Times New Roman" w:hAnsi="Times New Roman" w:cs="Times New Roman"/>
          <w:noProof/>
          <w:sz w:val="24"/>
          <w:szCs w:val="24"/>
        </w:rPr>
        <w:t>9(2), 182-193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Shen, Y. 2012. Reconsidering English grammar teaching for improving non-English majors’ English writing ability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English Language Teaching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20827">
        <w:rPr>
          <w:rFonts w:ascii="Times New Roman" w:hAnsi="Times New Roman" w:cs="Times New Roman"/>
          <w:noProof/>
          <w:sz w:val="24"/>
          <w:szCs w:val="24"/>
        </w:rPr>
        <w:t>(11), 74–78. https://doi.org/10.5539/elt.v5n11p74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Suastra, I. M., &amp; Menggo, S. 2020. Empowering students’ writing through performance assessment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Language Education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(3), 432–441. </w:t>
      </w:r>
      <w:r w:rsidRPr="00C20827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26858/ijole.v4i3.15060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Sugiyono. 2013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Dan Kualitatif Serta R&amp;D</w:t>
      </w:r>
      <w:r w:rsidRPr="00C20827">
        <w:rPr>
          <w:rFonts w:ascii="Times New Roman" w:hAnsi="Times New Roman" w:cs="Times New Roman"/>
          <w:noProof/>
          <w:sz w:val="24"/>
          <w:szCs w:val="24"/>
        </w:rPr>
        <w:t>.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Bandung: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 Alfabeta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Weigle, S. C. 2002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Assessing writing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ambridge: </w:t>
      </w:r>
      <w:r w:rsidRPr="00C20827">
        <w:rPr>
          <w:rFonts w:ascii="Times New Roman" w:hAnsi="Times New Roman" w:cs="Times New Roman"/>
          <w:noProof/>
          <w:sz w:val="24"/>
          <w:szCs w:val="24"/>
        </w:rPr>
        <w:t>Cambridge University Press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Widayanti, T., Rustyana, N., &amp; Haryudin, A. 2019. Students’ perception in writing procedure text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Professional Journal of English Education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20827">
        <w:rPr>
          <w:rFonts w:ascii="Times New Roman" w:hAnsi="Times New Roman" w:cs="Times New Roman"/>
          <w:noProof/>
          <w:sz w:val="24"/>
          <w:szCs w:val="24"/>
        </w:rPr>
        <w:t>(5), 687–691.</w:t>
      </w:r>
    </w:p>
    <w:p w:rsidR="001638EA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</w:pP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Yusuf, A. M. 2014. </w:t>
      </w:r>
      <w:r w:rsidRPr="00C2082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&amp; Penelitian Gabungan</w:t>
      </w:r>
      <w:r w:rsidRPr="00C2082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2082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Jakarta: </w:t>
      </w:r>
      <w:r w:rsidRPr="00C20827">
        <w:rPr>
          <w:rFonts w:ascii="Times New Roman" w:hAnsi="Times New Roman" w:cs="Times New Roman"/>
          <w:noProof/>
          <w:sz w:val="24"/>
          <w:szCs w:val="24"/>
        </w:rPr>
        <w:t>Kencana.</w:t>
      </w:r>
    </w:p>
    <w:p w:rsidR="001638EA" w:rsidRPr="00C20827" w:rsidRDefault="001638EA" w:rsidP="001638EA">
      <w:pPr>
        <w:widowControl w:val="0"/>
        <w:autoSpaceDE w:val="0"/>
        <w:autoSpaceDN w:val="0"/>
        <w:adjustRightInd w:val="0"/>
        <w:spacing w:after="240" w:line="480" w:lineRule="auto"/>
        <w:ind w:left="1440" w:hanging="1440"/>
        <w:rPr>
          <w:rFonts w:ascii="Times New Roman" w:hAnsi="Times New Roman" w:cs="Times New Roman"/>
          <w:noProof/>
          <w:sz w:val="24"/>
          <w:szCs w:val="24"/>
        </w:rPr>
        <w:sectPr w:rsidR="001638EA" w:rsidRPr="00C20827" w:rsidSect="00C70428">
          <w:headerReference w:type="default" r:id="rId8"/>
          <w:footerReference w:type="default" r:id="rId9"/>
          <w:pgSz w:w="11906" w:h="16838" w:code="9"/>
          <w:pgMar w:top="2268" w:right="1701" w:bottom="1701" w:left="2268" w:header="708" w:footer="708" w:gutter="0"/>
          <w:cols w:space="708"/>
          <w:docGrid w:linePitch="360"/>
        </w:sectPr>
      </w:pPr>
    </w:p>
    <w:p w:rsidR="001638EA" w:rsidRDefault="001638EA" w:rsidP="001638EA">
      <w:pPr>
        <w:pStyle w:val="Heading1"/>
        <w:spacing w:line="480" w:lineRule="auto"/>
        <w:ind w:left="1440" w:hanging="1440"/>
        <w:rPr>
          <w:rFonts w:ascii="Times New Roman" w:hAnsi="Times New Roman" w:cs="Times New Roman"/>
          <w:noProof/>
          <w:color w:val="auto"/>
          <w:sz w:val="48"/>
          <w:szCs w:val="24"/>
        </w:rPr>
      </w:pPr>
    </w:p>
    <w:p w:rsidR="001638EA" w:rsidRDefault="001638EA" w:rsidP="001638EA">
      <w:pPr>
        <w:pStyle w:val="Heading1"/>
        <w:spacing w:line="480" w:lineRule="auto"/>
        <w:ind w:left="1440" w:hanging="1440"/>
        <w:jc w:val="center"/>
        <w:rPr>
          <w:rFonts w:ascii="Times New Roman" w:hAnsi="Times New Roman" w:cs="Times New Roman"/>
          <w:noProof/>
          <w:color w:val="auto"/>
          <w:sz w:val="48"/>
          <w:szCs w:val="24"/>
        </w:rPr>
      </w:pPr>
    </w:p>
    <w:p w:rsidR="001638EA" w:rsidRDefault="001638EA" w:rsidP="001638EA">
      <w:pPr>
        <w:ind w:left="1440" w:hanging="1440"/>
        <w:rPr>
          <w:rFonts w:ascii="Times New Roman" w:hAnsi="Times New Roman" w:cs="Times New Roman"/>
          <w:b/>
          <w:bCs/>
          <w:sz w:val="24"/>
          <w:szCs w:val="24"/>
        </w:rPr>
        <w:sectPr w:rsidR="001638EA" w:rsidSect="00C70428">
          <w:type w:val="continuous"/>
          <w:pgSz w:w="11906" w:h="16838" w:code="9"/>
          <w:pgMar w:top="2268" w:right="1701" w:bottom="1701" w:left="2268" w:header="708" w:footer="708" w:gutter="0"/>
          <w:cols w:num="2" w:space="708"/>
          <w:docGrid w:linePitch="360"/>
        </w:sectPr>
      </w:pPr>
    </w:p>
    <w:p w:rsidR="00C70428" w:rsidRDefault="00C62E67" w:rsidP="001D3315">
      <w:pPr>
        <w:pStyle w:val="Heading1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C20827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p w:rsidR="00C70428" w:rsidRDefault="00C70428" w:rsidP="001D3315">
      <w:pPr>
        <w:pStyle w:val="Heading1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C70428" w:rsidRDefault="00C70428" w:rsidP="001D3315">
      <w:pPr>
        <w:pStyle w:val="Heading1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C70428" w:rsidRDefault="00C70428" w:rsidP="001D3315">
      <w:pPr>
        <w:pStyle w:val="Heading1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C70428" w:rsidRDefault="00C70428" w:rsidP="00C70428"/>
    <w:p w:rsidR="00C70428" w:rsidRPr="00C70428" w:rsidRDefault="00C70428" w:rsidP="00C70428"/>
    <w:p w:rsidR="001D3315" w:rsidRPr="002F31EA" w:rsidRDefault="001D3315" w:rsidP="001D3315">
      <w:pPr>
        <w:pStyle w:val="Heading1"/>
        <w:spacing w:line="480" w:lineRule="auto"/>
        <w:jc w:val="center"/>
        <w:rPr>
          <w:rFonts w:ascii="Times New Roman" w:hAnsi="Times New Roman" w:cs="Times New Roman"/>
          <w:noProof/>
          <w:color w:val="auto"/>
          <w:sz w:val="48"/>
          <w:szCs w:val="24"/>
        </w:rPr>
      </w:pPr>
      <w:bookmarkStart w:id="1" w:name="_Toc158702439"/>
      <w:r w:rsidRPr="002F31EA">
        <w:rPr>
          <w:rFonts w:ascii="Times New Roman" w:hAnsi="Times New Roman" w:cs="Times New Roman"/>
          <w:noProof/>
          <w:color w:val="auto"/>
          <w:sz w:val="48"/>
          <w:szCs w:val="24"/>
        </w:rPr>
        <w:t>APPENDICES</w:t>
      </w:r>
      <w:bookmarkEnd w:id="1"/>
    </w:p>
    <w:p w:rsidR="001D3315" w:rsidRDefault="001D3315" w:rsidP="001D3315">
      <w:pPr>
        <w:pStyle w:val="Caption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  <w:sectPr w:rsidR="001D3315" w:rsidSect="00C70428">
          <w:pgSz w:w="11906" w:h="16838" w:code="9"/>
          <w:pgMar w:top="2268" w:right="1701" w:bottom="1701" w:left="2268" w:header="708" w:footer="708" w:gutter="0"/>
          <w:cols w:space="708"/>
          <w:docGrid w:linePitch="360"/>
        </w:sectPr>
      </w:pPr>
    </w:p>
    <w:p w:rsidR="001D3315" w:rsidRDefault="001D3315" w:rsidP="001D3315">
      <w:pPr>
        <w:pStyle w:val="Caption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  <w:sectPr w:rsidR="001D3315" w:rsidSect="00C70428">
          <w:type w:val="continuous"/>
          <w:pgSz w:w="11906" w:h="16838" w:code="9"/>
          <w:pgMar w:top="2268" w:right="1701" w:bottom="1701" w:left="2268" w:header="708" w:footer="708" w:gutter="0"/>
          <w:cols w:num="2" w:space="708"/>
          <w:docGrid w:linePitch="360"/>
        </w:sectPr>
      </w:pPr>
      <w:bookmarkStart w:id="2" w:name="_Toc157259275"/>
    </w:p>
    <w:p w:rsidR="001D3315" w:rsidRPr="005500AA" w:rsidRDefault="001D3315" w:rsidP="001D3315">
      <w:pPr>
        <w:pStyle w:val="Caption"/>
        <w:spacing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C20827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Appendix </w:t>
      </w:r>
      <w:r w:rsidR="00C62E67" w:rsidRPr="00C20827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C20827">
        <w:rPr>
          <w:rFonts w:ascii="Times New Roman" w:hAnsi="Times New Roman" w:cs="Times New Roman"/>
          <w:color w:val="auto"/>
          <w:sz w:val="24"/>
          <w:szCs w:val="24"/>
        </w:rPr>
        <w:instrText xml:space="preserve"> SEQ Appendix \* ARABIC </w:instrText>
      </w:r>
      <w:r w:rsidR="00C62E67" w:rsidRPr="00C20827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="00C62E67" w:rsidRPr="00C20827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C20827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bookmarkStart w:id="3" w:name="_Toc157259258"/>
      <w:r>
        <w:rPr>
          <w:rFonts w:ascii="Times New Roman" w:hAnsi="Times New Roman" w:cs="Times New Roman"/>
          <w:color w:val="auto"/>
          <w:sz w:val="24"/>
          <w:szCs w:val="24"/>
        </w:rPr>
        <w:t>Grammar Mastery</w:t>
      </w:r>
      <w:r w:rsidRPr="00C20827">
        <w:rPr>
          <w:rFonts w:ascii="Times New Roman" w:hAnsi="Times New Roman" w:cs="Times New Roman"/>
          <w:color w:val="auto"/>
          <w:sz w:val="24"/>
          <w:szCs w:val="24"/>
        </w:rPr>
        <w:t xml:space="preserve"> Test</w:t>
      </w:r>
      <w:bookmarkEnd w:id="2"/>
      <w:bookmarkEnd w:id="3"/>
    </w:p>
    <w:p w:rsidR="001D3315" w:rsidRPr="00716696" w:rsidRDefault="001D3315" w:rsidP="001D3315"/>
    <w:p w:rsidR="001D3315" w:rsidRDefault="001D3315" w:rsidP="001D3315">
      <w:pPr>
        <w:pStyle w:val="Caption"/>
        <w:spacing w:line="360" w:lineRule="auto"/>
        <w:rPr>
          <w:rFonts w:ascii="Times New Roman" w:hAnsi="Times New Roman" w:cs="Times New Roman"/>
          <w:color w:val="auto"/>
          <w:sz w:val="24"/>
          <w:szCs w:val="24"/>
        </w:rPr>
        <w:sectPr w:rsidR="001D3315" w:rsidSect="00C70428">
          <w:pgSz w:w="11906" w:h="16838" w:code="9"/>
          <w:pgMar w:top="2268" w:right="1701" w:bottom="1701" w:left="2268" w:header="708" w:footer="708" w:gutter="0"/>
          <w:cols w:num="2" w:space="708"/>
          <w:docGrid w:linePitch="360"/>
        </w:sectPr>
      </w:pPr>
    </w:p>
    <w:p w:rsidR="001D3315" w:rsidRDefault="001D3315" w:rsidP="001D3315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GRAMMAR </w:t>
      </w:r>
      <w:r w:rsidRPr="00842CD7">
        <w:rPr>
          <w:rFonts w:ascii="Times New Roman" w:hAnsi="Times New Roman" w:cs="Times New Roman"/>
          <w:b/>
          <w:sz w:val="24"/>
          <w:szCs w:val="24"/>
        </w:rPr>
        <w:t>TEST INSTRUMENT</w:t>
      </w:r>
    </w:p>
    <w:p w:rsidR="001D3315" w:rsidRPr="00A34FA3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A34FA3">
        <w:rPr>
          <w:rFonts w:ascii="Times New Roman" w:hAnsi="Times New Roman" w:cs="Times New Roman"/>
          <w:sz w:val="24"/>
          <w:szCs w:val="24"/>
        </w:rPr>
        <w:t>Directions:</w:t>
      </w:r>
    </w:p>
    <w:p w:rsidR="001D3315" w:rsidRDefault="001D3315" w:rsidP="00EF3D42">
      <w:pPr>
        <w:pStyle w:val="ListParagraph"/>
        <w:numPr>
          <w:ilvl w:val="0"/>
          <w:numId w:val="10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test is for research only.</w:t>
      </w:r>
    </w:p>
    <w:p w:rsidR="001D3315" w:rsidRDefault="001D3315" w:rsidP="00EF3D42">
      <w:pPr>
        <w:pStyle w:val="ListParagraph"/>
        <w:numPr>
          <w:ilvl w:val="0"/>
          <w:numId w:val="10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test is multiple choises.</w:t>
      </w:r>
    </w:p>
    <w:p w:rsidR="001D3315" w:rsidRDefault="001D3315" w:rsidP="00EF3D42">
      <w:pPr>
        <w:pStyle w:val="ListParagraph"/>
        <w:numPr>
          <w:ilvl w:val="0"/>
          <w:numId w:val="10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rite down your name and your class on the provided answer sheet!</w:t>
      </w:r>
    </w:p>
    <w:p w:rsidR="001D3315" w:rsidRDefault="001D3315" w:rsidP="00EF3D42">
      <w:pPr>
        <w:pStyle w:val="ListParagraph"/>
        <w:numPr>
          <w:ilvl w:val="0"/>
          <w:numId w:val="10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ad all the following sentences carefully and then choose one best answer by crossing a, b, c, or, d!</w:t>
      </w:r>
    </w:p>
    <w:p w:rsidR="001D3315" w:rsidRPr="00A34FA3" w:rsidRDefault="001D3315" w:rsidP="00EF3D42">
      <w:pPr>
        <w:pStyle w:val="ListParagraph"/>
        <w:numPr>
          <w:ilvl w:val="0"/>
          <w:numId w:val="10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time allocation of the test is 60 minutes.</w:t>
      </w:r>
    </w:p>
    <w:p w:rsidR="001D3315" w:rsidRPr="00842CD7" w:rsidRDefault="001D3315" w:rsidP="001D3315">
      <w:pPr>
        <w:rPr>
          <w:rFonts w:ascii="Times New Roman" w:hAnsi="Times New Roman" w:cs="Times New Roman"/>
          <w:b/>
          <w:sz w:val="24"/>
          <w:szCs w:val="24"/>
        </w:rPr>
      </w:pPr>
      <w:r w:rsidRPr="00842CD7">
        <w:rPr>
          <w:rFonts w:ascii="Times New Roman" w:hAnsi="Times New Roman" w:cs="Times New Roman"/>
          <w:b/>
          <w:sz w:val="24"/>
          <w:szCs w:val="24"/>
        </w:rPr>
        <w:t>Choose and cross the correct temporal conjunction</w:t>
      </w:r>
      <w:r>
        <w:rPr>
          <w:rFonts w:ascii="Times New Roman" w:hAnsi="Times New Roman" w:cs="Times New Roman"/>
          <w:b/>
          <w:sz w:val="24"/>
          <w:szCs w:val="24"/>
        </w:rPr>
        <w:t xml:space="preserve"> by crossing (x) a, b, c, or d!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, cover your seeds with lefover dirt until you can not see them.</w:t>
      </w:r>
    </w:p>
    <w:p w:rsidR="001D3315" w:rsidRPr="00842CD7" w:rsidRDefault="001D3315" w:rsidP="00EF3D42">
      <w:pPr>
        <w:pStyle w:val="ListParagraph"/>
        <w:numPr>
          <w:ilvl w:val="0"/>
          <w:numId w:val="81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anwhile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c. After that</w:t>
      </w:r>
    </w:p>
    <w:p w:rsidR="001D3315" w:rsidRPr="00842CD7" w:rsidRDefault="001D3315" w:rsidP="00EF3D42">
      <w:pPr>
        <w:pStyle w:val="ListParagraph"/>
        <w:numPr>
          <w:ilvl w:val="0"/>
          <w:numId w:val="81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Since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So that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, wait around 10 to 18 weeks for them to grow.</w:t>
      </w:r>
    </w:p>
    <w:p w:rsidR="001D3315" w:rsidRPr="00842CD7" w:rsidRDefault="001D3315" w:rsidP="00EF3D42">
      <w:pPr>
        <w:pStyle w:val="ListParagraph"/>
        <w:numPr>
          <w:ilvl w:val="0"/>
          <w:numId w:val="82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nally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c. So</w:t>
      </w:r>
    </w:p>
    <w:p w:rsidR="001D3315" w:rsidRPr="00842CD7" w:rsidRDefault="001D3315" w:rsidP="00EF3D42">
      <w:pPr>
        <w:pStyle w:val="ListParagraph"/>
        <w:numPr>
          <w:ilvl w:val="0"/>
          <w:numId w:val="82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d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Since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, you can enjoy yummy carrots.</w:t>
      </w:r>
    </w:p>
    <w:p w:rsidR="001D3315" w:rsidRPr="00842CD7" w:rsidRDefault="001D3315" w:rsidP="00EF3D42">
      <w:pPr>
        <w:pStyle w:val="ListParagraph"/>
        <w:numPr>
          <w:ilvl w:val="0"/>
          <w:numId w:val="83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And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c. Then</w:t>
      </w:r>
    </w:p>
    <w:p w:rsidR="001D3315" w:rsidRPr="00842CD7" w:rsidRDefault="001D3315" w:rsidP="00EF3D42">
      <w:pPr>
        <w:pStyle w:val="ListParagraph"/>
        <w:numPr>
          <w:ilvl w:val="0"/>
          <w:numId w:val="83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Meanwhile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Since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, “bloom” the yeast by sprinkling the sugar and yeast in the warm water.</w:t>
      </w:r>
    </w:p>
    <w:p w:rsidR="001D3315" w:rsidRPr="00842CD7" w:rsidRDefault="001D3315" w:rsidP="00EF3D42">
      <w:pPr>
        <w:pStyle w:val="ListParagraph"/>
        <w:numPr>
          <w:ilvl w:val="0"/>
          <w:numId w:val="84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Just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As soon as</w:t>
      </w:r>
    </w:p>
    <w:p w:rsidR="001D3315" w:rsidRPr="00842CD7" w:rsidRDefault="001D3315" w:rsidP="00EF3D42">
      <w:pPr>
        <w:pStyle w:val="ListParagraph"/>
        <w:numPr>
          <w:ilvl w:val="0"/>
          <w:numId w:val="84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rstly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 xml:space="preserve">d. </w:t>
      </w:r>
      <w:r>
        <w:rPr>
          <w:rFonts w:ascii="Times New Roman" w:hAnsi="Times New Roman" w:cs="Times New Roman"/>
          <w:sz w:val="24"/>
          <w:szCs w:val="24"/>
        </w:rPr>
        <w:t>Before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 grease a clean, large bowl with olive oil and place the dough inside.</w:t>
      </w:r>
    </w:p>
    <w:p w:rsidR="001D3315" w:rsidRPr="00842CD7" w:rsidRDefault="001D3315" w:rsidP="00EF3D42">
      <w:pPr>
        <w:pStyle w:val="ListParagraph"/>
        <w:numPr>
          <w:ilvl w:val="0"/>
          <w:numId w:val="85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til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So</w:t>
      </w:r>
    </w:p>
    <w:p w:rsidR="001D3315" w:rsidRPr="00842CD7" w:rsidRDefault="001D3315" w:rsidP="00EF3D42">
      <w:pPr>
        <w:pStyle w:val="ListParagraph"/>
        <w:numPr>
          <w:ilvl w:val="0"/>
          <w:numId w:val="85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Since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 xml:space="preserve">d. </w:t>
      </w:r>
      <w:r>
        <w:rPr>
          <w:rFonts w:ascii="Times New Roman" w:hAnsi="Times New Roman" w:cs="Times New Roman"/>
          <w:sz w:val="24"/>
          <w:szCs w:val="24"/>
        </w:rPr>
        <w:t>Then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 make the tomato sauce: Add the salt to the can of tomatoes and puree with an immersion blender.</w:t>
      </w:r>
    </w:p>
    <w:p w:rsidR="001D3315" w:rsidRPr="00842CD7" w:rsidRDefault="001D3315" w:rsidP="00EF3D42">
      <w:pPr>
        <w:pStyle w:val="ListParagraph"/>
        <w:numPr>
          <w:ilvl w:val="0"/>
          <w:numId w:val="86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anwhile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c. As</w:t>
      </w:r>
    </w:p>
    <w:p w:rsidR="001D3315" w:rsidRPr="004C1139" w:rsidRDefault="001D3315" w:rsidP="00EF3D42">
      <w:pPr>
        <w:pStyle w:val="ListParagraph"/>
        <w:numPr>
          <w:ilvl w:val="0"/>
          <w:numId w:val="86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ust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And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, go to your laptop/computer and find the “printer setting”.</w:t>
      </w:r>
    </w:p>
    <w:p w:rsidR="001D3315" w:rsidRPr="00842CD7" w:rsidRDefault="001D3315" w:rsidP="00EF3D42">
      <w:pPr>
        <w:pStyle w:val="ListParagraph"/>
        <w:numPr>
          <w:ilvl w:val="0"/>
          <w:numId w:val="87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Just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As</w:t>
      </w:r>
    </w:p>
    <w:p w:rsidR="001D3315" w:rsidRPr="00842CD7" w:rsidRDefault="001D3315" w:rsidP="00EF3D42">
      <w:pPr>
        <w:pStyle w:val="ListParagraph"/>
        <w:numPr>
          <w:ilvl w:val="0"/>
          <w:numId w:val="87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 soon as</w:t>
      </w:r>
      <w:r w:rsidRPr="00842CD7">
        <w:rPr>
          <w:rFonts w:ascii="Times New Roman" w:hAnsi="Times New Roman" w:cs="Times New Roman"/>
          <w:sz w:val="24"/>
          <w:szCs w:val="24"/>
        </w:rPr>
        <w:tab/>
        <w:t>d. Second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, printer is ready to use.</w:t>
      </w:r>
    </w:p>
    <w:p w:rsidR="001D3315" w:rsidRPr="00842CD7" w:rsidRDefault="001D3315" w:rsidP="00EF3D42">
      <w:pPr>
        <w:pStyle w:val="ListParagraph"/>
        <w:numPr>
          <w:ilvl w:val="0"/>
          <w:numId w:val="88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cause</w:t>
      </w:r>
      <w:r w:rsidRPr="00842CD7">
        <w:rPr>
          <w:rFonts w:ascii="Times New Roman" w:hAnsi="Times New Roman" w:cs="Times New Roman"/>
          <w:sz w:val="24"/>
          <w:szCs w:val="24"/>
        </w:rPr>
        <w:tab/>
        <w:t>c. As</w:t>
      </w:r>
    </w:p>
    <w:p w:rsidR="001D3315" w:rsidRPr="00842CD7" w:rsidRDefault="001D3315" w:rsidP="00EF3D42">
      <w:pPr>
        <w:pStyle w:val="ListParagraph"/>
        <w:numPr>
          <w:ilvl w:val="0"/>
          <w:numId w:val="88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nce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Finally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lastRenderedPageBreak/>
        <w:t>Blend all the ingredients up to a puree ... smooth.</w:t>
      </w:r>
    </w:p>
    <w:p w:rsidR="001D3315" w:rsidRPr="00842CD7" w:rsidRDefault="001D3315" w:rsidP="00EF3D42">
      <w:pPr>
        <w:pStyle w:val="ListParagraph"/>
        <w:numPr>
          <w:ilvl w:val="0"/>
          <w:numId w:val="89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nce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and</w:t>
      </w:r>
    </w:p>
    <w:p w:rsidR="001D3315" w:rsidRPr="00842CD7" w:rsidRDefault="001D3315" w:rsidP="00EF3D42">
      <w:pPr>
        <w:pStyle w:val="ListParagraph"/>
        <w:numPr>
          <w:ilvl w:val="0"/>
          <w:numId w:val="89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until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firstly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 slime will begin to form, going stringy ... coming away clean from the bowl into a ball.</w:t>
      </w:r>
    </w:p>
    <w:p w:rsidR="001D3315" w:rsidRPr="00842CD7" w:rsidRDefault="001D3315" w:rsidP="00EF3D42">
      <w:pPr>
        <w:pStyle w:val="ListParagraph"/>
        <w:numPr>
          <w:ilvl w:val="0"/>
          <w:numId w:val="90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ust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at first</w:t>
      </w:r>
    </w:p>
    <w:p w:rsidR="001D3315" w:rsidRPr="00842CD7" w:rsidRDefault="001D3315" w:rsidP="00EF3D42">
      <w:pPr>
        <w:pStyle w:val="ListParagraph"/>
        <w:numPr>
          <w:ilvl w:val="0"/>
          <w:numId w:val="90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t once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d. before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 you are ready to take the picture, hold the shutter speed and various other calculations.</w:t>
      </w:r>
    </w:p>
    <w:p w:rsidR="001D3315" w:rsidRPr="00842CD7" w:rsidRDefault="001D3315" w:rsidP="00EF3D42">
      <w:pPr>
        <w:pStyle w:val="ListParagraph"/>
        <w:numPr>
          <w:ilvl w:val="0"/>
          <w:numId w:val="91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t first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 xml:space="preserve">c. </w:t>
      </w:r>
      <w:r>
        <w:rPr>
          <w:rFonts w:ascii="Times New Roman" w:hAnsi="Times New Roman" w:cs="Times New Roman"/>
          <w:sz w:val="24"/>
          <w:szCs w:val="24"/>
        </w:rPr>
        <w:t>So</w:t>
      </w:r>
    </w:p>
    <w:p w:rsidR="001D3315" w:rsidRPr="00842CD7" w:rsidRDefault="001D3315" w:rsidP="00EF3D42">
      <w:pPr>
        <w:pStyle w:val="ListParagraph"/>
        <w:numPr>
          <w:ilvl w:val="0"/>
          <w:numId w:val="91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en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And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, a light should appear that let you know the camera is set to go.</w:t>
      </w:r>
    </w:p>
    <w:p w:rsidR="001D3315" w:rsidRPr="00842CD7" w:rsidRDefault="001D3315" w:rsidP="00EF3D42">
      <w:pPr>
        <w:pStyle w:val="ListParagraph"/>
        <w:numPr>
          <w:ilvl w:val="0"/>
          <w:numId w:val="92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After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Before</w:t>
      </w:r>
    </w:p>
    <w:p w:rsidR="001D3315" w:rsidRPr="00842CD7" w:rsidRDefault="001D3315" w:rsidP="00EF3D42">
      <w:pPr>
        <w:pStyle w:val="ListParagraph"/>
        <w:numPr>
          <w:ilvl w:val="0"/>
          <w:numId w:val="92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n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 xml:space="preserve">d. </w:t>
      </w:r>
      <w:r>
        <w:rPr>
          <w:rFonts w:ascii="Times New Roman" w:hAnsi="Times New Roman" w:cs="Times New Roman"/>
          <w:sz w:val="24"/>
          <w:szCs w:val="24"/>
        </w:rPr>
        <w:t>As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, press shutter all the way down.</w:t>
      </w:r>
    </w:p>
    <w:p w:rsidR="001D3315" w:rsidRPr="00842CD7" w:rsidRDefault="001D3315" w:rsidP="00EF3D42">
      <w:pPr>
        <w:pStyle w:val="ListParagraph"/>
        <w:numPr>
          <w:ilvl w:val="0"/>
          <w:numId w:val="93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fter that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c. So that</w:t>
      </w:r>
    </w:p>
    <w:p w:rsidR="001D3315" w:rsidRPr="00842CD7" w:rsidRDefault="001D3315" w:rsidP="00EF3D42">
      <w:pPr>
        <w:pStyle w:val="ListParagraph"/>
        <w:numPr>
          <w:ilvl w:val="0"/>
          <w:numId w:val="93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d. After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, pour butter to form pancake of whatever size you like.</w:t>
      </w:r>
    </w:p>
    <w:p w:rsidR="001D3315" w:rsidRPr="00842CD7" w:rsidRDefault="001D3315" w:rsidP="00EF3D42">
      <w:pPr>
        <w:pStyle w:val="ListParagraph"/>
        <w:numPr>
          <w:ilvl w:val="0"/>
          <w:numId w:val="94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Just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So</w:t>
      </w:r>
    </w:p>
    <w:p w:rsidR="001D3315" w:rsidRPr="00842CD7" w:rsidRDefault="001D3315" w:rsidP="00EF3D42">
      <w:pPr>
        <w:pStyle w:val="ListParagraph"/>
        <w:numPr>
          <w:ilvl w:val="0"/>
          <w:numId w:val="94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Next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When</w:t>
      </w:r>
    </w:p>
    <w:p w:rsidR="001D3315" w:rsidRPr="00842CD7" w:rsidRDefault="001D3315" w:rsidP="001D3315">
      <w:pPr>
        <w:rPr>
          <w:rFonts w:ascii="Times New Roman" w:hAnsi="Times New Roman" w:cs="Times New Roman"/>
          <w:b/>
          <w:sz w:val="24"/>
          <w:szCs w:val="24"/>
        </w:rPr>
      </w:pPr>
      <w:r w:rsidRPr="00842CD7">
        <w:rPr>
          <w:rFonts w:ascii="Times New Roman" w:hAnsi="Times New Roman" w:cs="Times New Roman"/>
          <w:b/>
          <w:sz w:val="24"/>
          <w:szCs w:val="24"/>
        </w:rPr>
        <w:t>Choose and cross the correct imperative</w:t>
      </w:r>
      <w:r>
        <w:rPr>
          <w:rFonts w:ascii="Times New Roman" w:hAnsi="Times New Roman" w:cs="Times New Roman"/>
          <w:b/>
          <w:sz w:val="24"/>
          <w:szCs w:val="24"/>
        </w:rPr>
        <w:t xml:space="preserve"> by crossing</w:t>
      </w:r>
      <w:r w:rsidRPr="00842CD7">
        <w:rPr>
          <w:rFonts w:ascii="Times New Roman" w:hAnsi="Times New Roman" w:cs="Times New Roman"/>
          <w:b/>
          <w:sz w:val="24"/>
          <w:szCs w:val="24"/>
        </w:rPr>
        <w:t xml:space="preserve"> (x)</w:t>
      </w:r>
      <w:r>
        <w:rPr>
          <w:rFonts w:ascii="Times New Roman" w:hAnsi="Times New Roman" w:cs="Times New Roman"/>
          <w:b/>
          <w:sz w:val="24"/>
          <w:szCs w:val="24"/>
        </w:rPr>
        <w:t xml:space="preserve"> a, b, c, or d</w:t>
      </w:r>
      <w:r w:rsidRPr="00842CD7">
        <w:rPr>
          <w:rFonts w:ascii="Times New Roman" w:hAnsi="Times New Roman" w:cs="Times New Roman"/>
          <w:b/>
          <w:sz w:val="24"/>
          <w:szCs w:val="24"/>
        </w:rPr>
        <w:t>!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lastRenderedPageBreak/>
        <w:t>... yoghurt and lychee until the lychee is crushed.</w:t>
      </w:r>
    </w:p>
    <w:p w:rsidR="001D3315" w:rsidRPr="00842CD7" w:rsidRDefault="001D3315" w:rsidP="00EF3D42">
      <w:pPr>
        <w:pStyle w:val="ListParagraph"/>
        <w:numPr>
          <w:ilvl w:val="0"/>
          <w:numId w:val="71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ut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Add</w:t>
      </w:r>
    </w:p>
    <w:p w:rsidR="001D3315" w:rsidRPr="000B70AD" w:rsidRDefault="001D3315" w:rsidP="00EF3D42">
      <w:pPr>
        <w:pStyle w:val="ListParagraph"/>
        <w:numPr>
          <w:ilvl w:val="0"/>
          <w:numId w:val="71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lend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 xml:space="preserve">d. </w:t>
      </w:r>
      <w:r>
        <w:rPr>
          <w:rFonts w:ascii="Times New Roman" w:hAnsi="Times New Roman" w:cs="Times New Roman"/>
          <w:sz w:val="24"/>
          <w:szCs w:val="24"/>
        </w:rPr>
        <w:t>Cut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First, ... the tea bag and sugar on a kettle.</w:t>
      </w:r>
    </w:p>
    <w:p w:rsidR="001D3315" w:rsidRPr="00842CD7" w:rsidRDefault="001D3315" w:rsidP="00EF3D42">
      <w:pPr>
        <w:pStyle w:val="ListParagraph"/>
        <w:numPr>
          <w:ilvl w:val="0"/>
          <w:numId w:val="72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put</w:t>
      </w:r>
    </w:p>
    <w:p w:rsidR="001D3315" w:rsidRPr="00842CD7" w:rsidRDefault="001D3315" w:rsidP="00EF3D42">
      <w:pPr>
        <w:pStyle w:val="ListParagraph"/>
        <w:numPr>
          <w:ilvl w:val="0"/>
          <w:numId w:val="72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blend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cut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Second, ... hot water into it.</w:t>
      </w:r>
    </w:p>
    <w:p w:rsidR="001D3315" w:rsidRPr="00842CD7" w:rsidRDefault="001D3315" w:rsidP="00EF3D42">
      <w:pPr>
        <w:pStyle w:val="ListParagraph"/>
        <w:numPr>
          <w:ilvl w:val="0"/>
          <w:numId w:val="73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c. dip</w:t>
      </w:r>
    </w:p>
    <w:p w:rsidR="001D3315" w:rsidRPr="00842CD7" w:rsidRDefault="001D3315" w:rsidP="00EF3D42">
      <w:pPr>
        <w:pStyle w:val="ListParagraph"/>
        <w:numPr>
          <w:ilvl w:val="0"/>
          <w:numId w:val="73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mix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pour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 until the color change.</w:t>
      </w:r>
    </w:p>
    <w:p w:rsidR="001D3315" w:rsidRPr="00842CD7" w:rsidRDefault="001D3315" w:rsidP="00EF3D42">
      <w:pPr>
        <w:pStyle w:val="ListParagraph"/>
        <w:numPr>
          <w:ilvl w:val="0"/>
          <w:numId w:val="74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pe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c. C</w:t>
      </w:r>
      <w:r w:rsidRPr="00842CD7">
        <w:rPr>
          <w:rFonts w:ascii="Times New Roman" w:hAnsi="Times New Roman" w:cs="Times New Roman"/>
          <w:sz w:val="24"/>
          <w:szCs w:val="24"/>
        </w:rPr>
        <w:t>lose</w:t>
      </w:r>
    </w:p>
    <w:p w:rsidR="001D3315" w:rsidRPr="00842CD7" w:rsidRDefault="001D3315" w:rsidP="00EF3D42">
      <w:pPr>
        <w:pStyle w:val="ListParagraph"/>
        <w:numPr>
          <w:ilvl w:val="0"/>
          <w:numId w:val="74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ait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d. R</w:t>
      </w:r>
      <w:r w:rsidRPr="00842CD7">
        <w:rPr>
          <w:rFonts w:ascii="Times New Roman" w:hAnsi="Times New Roman" w:cs="Times New Roman"/>
          <w:sz w:val="24"/>
          <w:szCs w:val="24"/>
        </w:rPr>
        <w:t>emove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Last is ... the tea from the kettle to the glass.</w:t>
      </w:r>
    </w:p>
    <w:p w:rsidR="001D3315" w:rsidRPr="00842CD7" w:rsidRDefault="001D3315" w:rsidP="00EF3D42">
      <w:pPr>
        <w:pStyle w:val="ListParagraph"/>
        <w:numPr>
          <w:ilvl w:val="0"/>
          <w:numId w:val="75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ut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c. cut</w:t>
      </w:r>
    </w:p>
    <w:p w:rsidR="001D3315" w:rsidRPr="00842CD7" w:rsidRDefault="001D3315" w:rsidP="00EF3D42">
      <w:pPr>
        <w:pStyle w:val="ListParagraph"/>
        <w:numPr>
          <w:ilvl w:val="0"/>
          <w:numId w:val="75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lend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 xml:space="preserve">d. </w:t>
      </w:r>
      <w:r>
        <w:rPr>
          <w:rFonts w:ascii="Times New Roman" w:hAnsi="Times New Roman" w:cs="Times New Roman"/>
          <w:sz w:val="24"/>
          <w:szCs w:val="24"/>
        </w:rPr>
        <w:t>pour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You must ... the eggs first.</w:t>
      </w:r>
    </w:p>
    <w:p w:rsidR="001D3315" w:rsidRPr="00842CD7" w:rsidRDefault="001D3315" w:rsidP="00EF3D42">
      <w:pPr>
        <w:pStyle w:val="ListParagraph"/>
        <w:numPr>
          <w:ilvl w:val="0"/>
          <w:numId w:val="76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kick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whisk</w:t>
      </w:r>
    </w:p>
    <w:p w:rsidR="001D3315" w:rsidRPr="00842CD7" w:rsidRDefault="001D3315" w:rsidP="00EF3D42">
      <w:pPr>
        <w:pStyle w:val="ListParagraph"/>
        <w:numPr>
          <w:ilvl w:val="0"/>
          <w:numId w:val="76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burn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throw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After that, ... the  margarine  and  condensed milk.</w:t>
      </w:r>
    </w:p>
    <w:p w:rsidR="001D3315" w:rsidRPr="00842CD7" w:rsidRDefault="001D3315" w:rsidP="00EF3D42">
      <w:pPr>
        <w:pStyle w:val="ListParagraph"/>
        <w:numPr>
          <w:ilvl w:val="0"/>
          <w:numId w:val="77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ut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dip</w:t>
      </w:r>
    </w:p>
    <w:p w:rsidR="001D3315" w:rsidRPr="00842CD7" w:rsidRDefault="001D3315" w:rsidP="00EF3D42">
      <w:pPr>
        <w:pStyle w:val="ListParagraph"/>
        <w:numPr>
          <w:ilvl w:val="0"/>
          <w:numId w:val="77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 xml:space="preserve">d. </w:t>
      </w:r>
      <w:r>
        <w:rPr>
          <w:rFonts w:ascii="Times New Roman" w:hAnsi="Times New Roman" w:cs="Times New Roman"/>
          <w:sz w:val="24"/>
          <w:szCs w:val="24"/>
        </w:rPr>
        <w:t>wait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 the dough into flour, mix it until soft.</w:t>
      </w:r>
    </w:p>
    <w:p w:rsidR="001D3315" w:rsidRPr="00842CD7" w:rsidRDefault="001D3315" w:rsidP="00EF3D42">
      <w:pPr>
        <w:pStyle w:val="ListParagraph"/>
        <w:numPr>
          <w:ilvl w:val="0"/>
          <w:numId w:val="78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ut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Dip</w:t>
      </w:r>
    </w:p>
    <w:p w:rsidR="001D3315" w:rsidRPr="00842CD7" w:rsidRDefault="001D3315" w:rsidP="00EF3D42">
      <w:pPr>
        <w:pStyle w:val="ListParagraph"/>
        <w:numPr>
          <w:ilvl w:val="0"/>
          <w:numId w:val="78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our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Wait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After the dough is done you must ... the baking pan.</w:t>
      </w:r>
    </w:p>
    <w:p w:rsidR="001D3315" w:rsidRPr="00842CD7" w:rsidRDefault="001D3315" w:rsidP="00EF3D42">
      <w:pPr>
        <w:pStyle w:val="ListParagraph"/>
        <w:numPr>
          <w:ilvl w:val="0"/>
          <w:numId w:val="79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lastRenderedPageBreak/>
        <w:t>prepare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blend</w:t>
      </w:r>
    </w:p>
    <w:p w:rsidR="001D3315" w:rsidRPr="00842CD7" w:rsidRDefault="001D3315" w:rsidP="00EF3D42">
      <w:pPr>
        <w:pStyle w:val="ListParagraph"/>
        <w:numPr>
          <w:ilvl w:val="0"/>
          <w:numId w:val="79"/>
        </w:numPr>
        <w:ind w:left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dip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When the baking pan is ready, ... margarine on it.</w:t>
      </w:r>
    </w:p>
    <w:p w:rsidR="001D3315" w:rsidRPr="00842CD7" w:rsidRDefault="001D3315" w:rsidP="00EF3D42">
      <w:pPr>
        <w:pStyle w:val="ListParagraph"/>
        <w:numPr>
          <w:ilvl w:val="0"/>
          <w:numId w:val="80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slice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put</w:t>
      </w:r>
    </w:p>
    <w:p w:rsidR="001D3315" w:rsidRPr="00842CD7" w:rsidRDefault="001D3315" w:rsidP="00EF3D42">
      <w:pPr>
        <w:pStyle w:val="ListParagraph"/>
        <w:numPr>
          <w:ilvl w:val="0"/>
          <w:numId w:val="80"/>
        </w:numPr>
        <w:ind w:left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ld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spread</w:t>
      </w:r>
    </w:p>
    <w:p w:rsidR="001D3315" w:rsidRPr="00842CD7" w:rsidRDefault="001D3315" w:rsidP="001D3315">
      <w:pPr>
        <w:rPr>
          <w:rFonts w:ascii="Times New Roman" w:hAnsi="Times New Roman" w:cs="Times New Roman"/>
          <w:b/>
          <w:sz w:val="24"/>
          <w:szCs w:val="24"/>
        </w:rPr>
      </w:pPr>
      <w:r w:rsidRPr="00842CD7">
        <w:rPr>
          <w:rFonts w:ascii="Times New Roman" w:hAnsi="Times New Roman" w:cs="Times New Roman"/>
          <w:b/>
          <w:sz w:val="24"/>
          <w:szCs w:val="24"/>
        </w:rPr>
        <w:t xml:space="preserve">Choose and cross the correct material </w:t>
      </w:r>
      <w:r>
        <w:rPr>
          <w:rFonts w:ascii="Times New Roman" w:hAnsi="Times New Roman" w:cs="Times New Roman"/>
          <w:b/>
          <w:sz w:val="24"/>
          <w:szCs w:val="24"/>
        </w:rPr>
        <w:t>verb by crossing</w:t>
      </w:r>
      <w:r w:rsidRPr="00842CD7">
        <w:rPr>
          <w:rFonts w:ascii="Times New Roman" w:hAnsi="Times New Roman" w:cs="Times New Roman"/>
          <w:b/>
          <w:sz w:val="24"/>
          <w:szCs w:val="24"/>
        </w:rPr>
        <w:t xml:space="preserve"> (x)</w:t>
      </w:r>
      <w:r>
        <w:rPr>
          <w:rFonts w:ascii="Times New Roman" w:hAnsi="Times New Roman" w:cs="Times New Roman"/>
          <w:b/>
          <w:sz w:val="24"/>
          <w:szCs w:val="24"/>
        </w:rPr>
        <w:t xml:space="preserve"> a, b, c, or d</w:t>
      </w:r>
      <w:r w:rsidRPr="00842CD7">
        <w:rPr>
          <w:rFonts w:ascii="Times New Roman" w:hAnsi="Times New Roman" w:cs="Times New Roman"/>
          <w:b/>
          <w:sz w:val="24"/>
          <w:szCs w:val="24"/>
        </w:rPr>
        <w:t>!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You must ... the tape about 10cm long.</w:t>
      </w:r>
    </w:p>
    <w:p w:rsidR="001D3315" w:rsidRPr="00842CD7" w:rsidRDefault="001D3315" w:rsidP="00EF3D42">
      <w:pPr>
        <w:pStyle w:val="ListParagraph"/>
        <w:numPr>
          <w:ilvl w:val="0"/>
          <w:numId w:val="63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row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 xml:space="preserve">c. </w:t>
      </w:r>
      <w:r>
        <w:rPr>
          <w:rFonts w:ascii="Times New Roman" w:hAnsi="Times New Roman" w:cs="Times New Roman"/>
          <w:sz w:val="24"/>
          <w:szCs w:val="24"/>
        </w:rPr>
        <w:t>cut</w:t>
      </w:r>
    </w:p>
    <w:p w:rsidR="001D3315" w:rsidRPr="00842CD7" w:rsidRDefault="001D3315" w:rsidP="00EF3D42">
      <w:pPr>
        <w:pStyle w:val="ListParagraph"/>
        <w:numPr>
          <w:ilvl w:val="0"/>
          <w:numId w:val="63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eat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write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You ... the flannel from the center.</w:t>
      </w:r>
    </w:p>
    <w:p w:rsidR="001D3315" w:rsidRPr="00842CD7" w:rsidRDefault="001D3315" w:rsidP="00EF3D42">
      <w:pPr>
        <w:pStyle w:val="ListParagraph"/>
        <w:numPr>
          <w:ilvl w:val="0"/>
          <w:numId w:val="64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write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eat</w:t>
      </w:r>
    </w:p>
    <w:p w:rsidR="001D3315" w:rsidRPr="00842CD7" w:rsidRDefault="001D3315" w:rsidP="00EF3D42">
      <w:pPr>
        <w:pStyle w:val="ListParagraph"/>
        <w:numPr>
          <w:ilvl w:val="0"/>
          <w:numId w:val="64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bake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twist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You have to ... the rose on the rectangle flannel and glue it.</w:t>
      </w:r>
    </w:p>
    <w:p w:rsidR="001D3315" w:rsidRPr="00842CD7" w:rsidRDefault="001D3315" w:rsidP="00EF3D42">
      <w:pPr>
        <w:pStyle w:val="ListParagraph"/>
        <w:numPr>
          <w:ilvl w:val="0"/>
          <w:numId w:val="65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ut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drink</w:t>
      </w:r>
    </w:p>
    <w:p w:rsidR="001D3315" w:rsidRPr="00842CD7" w:rsidRDefault="001D3315" w:rsidP="00EF3D42">
      <w:pPr>
        <w:pStyle w:val="ListParagraph"/>
        <w:numPr>
          <w:ilvl w:val="0"/>
          <w:numId w:val="65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clean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boil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 players ... that the marbles are in good condition and are nearly worth the same value.</w:t>
      </w:r>
    </w:p>
    <w:p w:rsidR="001D3315" w:rsidRPr="00842CD7" w:rsidRDefault="001D3315" w:rsidP="00EF3D42">
      <w:pPr>
        <w:pStyle w:val="ListParagraph"/>
        <w:numPr>
          <w:ilvl w:val="0"/>
          <w:numId w:val="66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must hear</w:t>
      </w:r>
    </w:p>
    <w:p w:rsidR="001D3315" w:rsidRPr="00842CD7" w:rsidRDefault="001D3315" w:rsidP="00EF3D42">
      <w:pPr>
        <w:pStyle w:val="ListParagraph"/>
        <w:numPr>
          <w:ilvl w:val="0"/>
          <w:numId w:val="66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must listen</w:t>
      </w:r>
    </w:p>
    <w:p w:rsidR="001D3315" w:rsidRPr="00842CD7" w:rsidRDefault="001D3315" w:rsidP="00EF3D42">
      <w:pPr>
        <w:pStyle w:val="ListParagraph"/>
        <w:numPr>
          <w:ilvl w:val="0"/>
          <w:numId w:val="66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must check</w:t>
      </w:r>
    </w:p>
    <w:p w:rsidR="001D3315" w:rsidRPr="00842CD7" w:rsidRDefault="001D3315" w:rsidP="00EF3D42">
      <w:pPr>
        <w:pStyle w:val="ListParagraph"/>
        <w:numPr>
          <w:ilvl w:val="0"/>
          <w:numId w:val="66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must write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First player ... a hole in the ground.</w:t>
      </w:r>
    </w:p>
    <w:p w:rsidR="001D3315" w:rsidRPr="00842CD7" w:rsidRDefault="001D3315" w:rsidP="00EF3D42">
      <w:pPr>
        <w:pStyle w:val="ListParagraph"/>
        <w:numPr>
          <w:ilvl w:val="0"/>
          <w:numId w:val="67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must see</w:t>
      </w:r>
      <w:r w:rsidRPr="00842CD7">
        <w:rPr>
          <w:rFonts w:ascii="Times New Roman" w:hAnsi="Times New Roman" w:cs="Times New Roman"/>
          <w:sz w:val="24"/>
          <w:szCs w:val="24"/>
        </w:rPr>
        <w:tab/>
        <w:t>c. must clean</w:t>
      </w:r>
    </w:p>
    <w:p w:rsidR="001D3315" w:rsidRPr="00842CD7" w:rsidRDefault="001D3315" w:rsidP="00EF3D42">
      <w:pPr>
        <w:pStyle w:val="ListParagraph"/>
        <w:numPr>
          <w:ilvl w:val="0"/>
          <w:numId w:val="67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ust buy</w:t>
      </w:r>
      <w:r w:rsidRPr="00842CD7">
        <w:rPr>
          <w:rFonts w:ascii="Times New Roman" w:hAnsi="Times New Roman" w:cs="Times New Roman"/>
          <w:sz w:val="24"/>
          <w:szCs w:val="24"/>
        </w:rPr>
        <w:tab/>
        <w:t>d. must dig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First player ... a line distance away from the hole.</w:t>
      </w:r>
    </w:p>
    <w:p w:rsidR="001D3315" w:rsidRPr="00842CD7" w:rsidRDefault="001D3315" w:rsidP="00EF3D42">
      <w:pPr>
        <w:pStyle w:val="ListParagraph"/>
        <w:numPr>
          <w:ilvl w:val="0"/>
          <w:numId w:val="68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burns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paints</w:t>
      </w:r>
    </w:p>
    <w:p w:rsidR="001D3315" w:rsidRPr="00842CD7" w:rsidRDefault="001D3315" w:rsidP="00EF3D42">
      <w:pPr>
        <w:pStyle w:val="ListParagraph"/>
        <w:numPr>
          <w:ilvl w:val="0"/>
          <w:numId w:val="68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draws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mix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 first player carefully ... his or her marble towards the hole.</w:t>
      </w:r>
    </w:p>
    <w:p w:rsidR="001D3315" w:rsidRPr="00842CD7" w:rsidRDefault="001D3315" w:rsidP="00EF3D42">
      <w:pPr>
        <w:pStyle w:val="ListParagraph"/>
        <w:numPr>
          <w:ilvl w:val="0"/>
          <w:numId w:val="69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have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throws</w:t>
      </w:r>
    </w:p>
    <w:p w:rsidR="001D3315" w:rsidRPr="00842CD7" w:rsidRDefault="001D3315" w:rsidP="00EF3D42">
      <w:pPr>
        <w:pStyle w:val="ListParagraph"/>
        <w:numPr>
          <w:ilvl w:val="0"/>
          <w:numId w:val="69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eats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writes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 winner ... to keep both marbles.</w:t>
      </w:r>
    </w:p>
    <w:p w:rsidR="001D3315" w:rsidRPr="00842CD7" w:rsidRDefault="001D3315" w:rsidP="00EF3D42">
      <w:pPr>
        <w:pStyle w:val="ListParagraph"/>
        <w:numPr>
          <w:ilvl w:val="0"/>
          <w:numId w:val="70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reads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chews</w:t>
      </w:r>
    </w:p>
    <w:p w:rsidR="001D3315" w:rsidRPr="00842CD7" w:rsidRDefault="001D3315" w:rsidP="00EF3D42">
      <w:pPr>
        <w:pStyle w:val="ListParagraph"/>
        <w:numPr>
          <w:ilvl w:val="0"/>
          <w:numId w:val="70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writes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gets</w:t>
      </w:r>
    </w:p>
    <w:p w:rsidR="001D3315" w:rsidRPr="00842CD7" w:rsidRDefault="001D3315" w:rsidP="001D3315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r w:rsidRPr="00842CD7">
        <w:rPr>
          <w:rFonts w:ascii="Times New Roman" w:hAnsi="Times New Roman" w:cs="Times New Roman"/>
          <w:b/>
          <w:sz w:val="24"/>
          <w:szCs w:val="24"/>
        </w:rPr>
        <w:t>Choose and cross the correct simple present tense</w:t>
      </w:r>
      <w:r>
        <w:rPr>
          <w:rFonts w:ascii="Times New Roman" w:hAnsi="Times New Roman" w:cs="Times New Roman"/>
          <w:b/>
          <w:sz w:val="24"/>
          <w:szCs w:val="24"/>
        </w:rPr>
        <w:t xml:space="preserve"> by crossing</w:t>
      </w:r>
      <w:r w:rsidRPr="00842CD7">
        <w:rPr>
          <w:rFonts w:ascii="Times New Roman" w:hAnsi="Times New Roman" w:cs="Times New Roman"/>
          <w:b/>
          <w:sz w:val="24"/>
          <w:szCs w:val="24"/>
        </w:rPr>
        <w:t xml:space="preserve"> (x)</w:t>
      </w:r>
      <w:r>
        <w:rPr>
          <w:rFonts w:ascii="Times New Roman" w:hAnsi="Times New Roman" w:cs="Times New Roman"/>
          <w:b/>
          <w:sz w:val="24"/>
          <w:szCs w:val="24"/>
        </w:rPr>
        <w:t xml:space="preserve"> a, b, c, or d</w:t>
      </w:r>
      <w:r w:rsidRPr="00842CD7">
        <w:rPr>
          <w:rFonts w:ascii="Times New Roman" w:hAnsi="Times New Roman" w:cs="Times New Roman"/>
          <w:b/>
          <w:sz w:val="24"/>
          <w:szCs w:val="24"/>
        </w:rPr>
        <w:t>!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Next, you ... with salt, pepper, and nutmeg.</w:t>
      </w:r>
    </w:p>
    <w:p w:rsidR="001D3315" w:rsidRPr="00842CD7" w:rsidRDefault="001D3315" w:rsidP="001D3315">
      <w:pPr>
        <w:pStyle w:val="ListParagraph"/>
        <w:numPr>
          <w:ilvl w:val="0"/>
          <w:numId w:val="53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asons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c. seasoning</w:t>
      </w:r>
    </w:p>
    <w:p w:rsidR="001D3315" w:rsidRPr="00842CD7" w:rsidRDefault="001D3315" w:rsidP="001D3315">
      <w:pPr>
        <w:pStyle w:val="ListParagraph"/>
        <w:numPr>
          <w:ilvl w:val="0"/>
          <w:numId w:val="53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ason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d. seasoned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You ... pan from the stove and cool.</w:t>
      </w:r>
    </w:p>
    <w:p w:rsidR="001D3315" w:rsidRDefault="001D3315" w:rsidP="00EF3D42">
      <w:pPr>
        <w:pStyle w:val="ListParagraph"/>
        <w:numPr>
          <w:ilvl w:val="0"/>
          <w:numId w:val="103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383E8A">
        <w:rPr>
          <w:rFonts w:ascii="Times New Roman" w:hAnsi="Times New Roman" w:cs="Times New Roman"/>
          <w:sz w:val="24"/>
          <w:szCs w:val="24"/>
        </w:rPr>
        <w:t>removes</w:t>
      </w:r>
      <w:r w:rsidRPr="00383E8A">
        <w:rPr>
          <w:rFonts w:ascii="Times New Roman" w:hAnsi="Times New Roman" w:cs="Times New Roman"/>
          <w:sz w:val="24"/>
          <w:szCs w:val="24"/>
        </w:rPr>
        <w:tab/>
        <w:t>c. removed</w:t>
      </w:r>
    </w:p>
    <w:p w:rsidR="001D3315" w:rsidRPr="00383E8A" w:rsidRDefault="001D3315" w:rsidP="00EF3D42">
      <w:pPr>
        <w:pStyle w:val="ListParagraph"/>
        <w:numPr>
          <w:ilvl w:val="0"/>
          <w:numId w:val="103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move</w:t>
      </w:r>
      <w:r w:rsidRPr="00383E8A">
        <w:rPr>
          <w:rFonts w:ascii="Times New Roman" w:hAnsi="Times New Roman" w:cs="Times New Roman"/>
          <w:sz w:val="24"/>
          <w:szCs w:val="24"/>
        </w:rPr>
        <w:tab/>
        <w:t>d. removing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... not boil.</w:t>
      </w:r>
    </w:p>
    <w:p w:rsidR="001D3315" w:rsidRPr="00842CD7" w:rsidRDefault="001D3315" w:rsidP="001D3315">
      <w:pPr>
        <w:pStyle w:val="ListParagraph"/>
        <w:numPr>
          <w:ilvl w:val="0"/>
          <w:numId w:val="54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Does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Doing</w:t>
      </w:r>
    </w:p>
    <w:p w:rsidR="001D3315" w:rsidRPr="00842CD7" w:rsidRDefault="001D3315" w:rsidP="001D3315">
      <w:pPr>
        <w:pStyle w:val="ListParagraph"/>
        <w:numPr>
          <w:ilvl w:val="0"/>
          <w:numId w:val="54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Did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Do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n garnish  with chopped parsley and finally you ... .</w:t>
      </w:r>
    </w:p>
    <w:p w:rsidR="001D3315" w:rsidRDefault="001D3315" w:rsidP="00EF3D42">
      <w:pPr>
        <w:pStyle w:val="ListParagraph"/>
        <w:numPr>
          <w:ilvl w:val="0"/>
          <w:numId w:val="104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erves</w:t>
      </w:r>
      <w:r w:rsidRPr="00842CD7">
        <w:rPr>
          <w:rFonts w:ascii="Times New Roman" w:hAnsi="Times New Roman" w:cs="Times New Roman"/>
          <w:sz w:val="24"/>
          <w:szCs w:val="24"/>
        </w:rPr>
        <w:tab/>
        <w:t>c. serve</w:t>
      </w:r>
    </w:p>
    <w:p w:rsidR="001D3315" w:rsidRPr="00A40CE1" w:rsidRDefault="001D3315" w:rsidP="00EF3D42">
      <w:pPr>
        <w:pStyle w:val="ListParagraph"/>
        <w:numPr>
          <w:ilvl w:val="0"/>
          <w:numId w:val="104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rving</w:t>
      </w:r>
      <w:r w:rsidRPr="00A40CE1">
        <w:rPr>
          <w:rFonts w:ascii="Times New Roman" w:hAnsi="Times New Roman" w:cs="Times New Roman"/>
          <w:sz w:val="24"/>
          <w:szCs w:val="24"/>
        </w:rPr>
        <w:tab/>
        <w:t>d. served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First, ... your hands with soap and water.</w:t>
      </w:r>
    </w:p>
    <w:p w:rsidR="001D3315" w:rsidRPr="00842CD7" w:rsidRDefault="001D3315" w:rsidP="001D3315">
      <w:pPr>
        <w:pStyle w:val="ListParagraph"/>
        <w:numPr>
          <w:ilvl w:val="0"/>
          <w:numId w:val="55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wash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washes</w:t>
      </w:r>
    </w:p>
    <w:p w:rsidR="001D3315" w:rsidRPr="00842CD7" w:rsidRDefault="001D3315" w:rsidP="001D3315">
      <w:pPr>
        <w:pStyle w:val="ListParagraph"/>
        <w:numPr>
          <w:ilvl w:val="0"/>
          <w:numId w:val="55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ashing</w:t>
      </w:r>
      <w:r w:rsidRPr="00842CD7">
        <w:rPr>
          <w:rFonts w:ascii="Times New Roman" w:hAnsi="Times New Roman" w:cs="Times New Roman"/>
          <w:sz w:val="24"/>
          <w:szCs w:val="24"/>
        </w:rPr>
        <w:tab/>
        <w:t>d. washed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n, ... the vegetables into small pieces.</w:t>
      </w:r>
    </w:p>
    <w:p w:rsidR="001D3315" w:rsidRPr="00842CD7" w:rsidRDefault="001D3315" w:rsidP="001D3315">
      <w:pPr>
        <w:pStyle w:val="ListParagraph"/>
        <w:numPr>
          <w:ilvl w:val="0"/>
          <w:numId w:val="56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opping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>c. chops</w:t>
      </w:r>
    </w:p>
    <w:p w:rsidR="001D3315" w:rsidRPr="00842CD7" w:rsidRDefault="001D3315" w:rsidP="001D3315">
      <w:pPr>
        <w:pStyle w:val="ListParagraph"/>
        <w:numPr>
          <w:ilvl w:val="0"/>
          <w:numId w:val="56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opped</w:t>
      </w:r>
      <w:r w:rsidRPr="00842CD7">
        <w:rPr>
          <w:rFonts w:ascii="Times New Roman" w:hAnsi="Times New Roman" w:cs="Times New Roman"/>
          <w:sz w:val="24"/>
          <w:szCs w:val="24"/>
        </w:rPr>
        <w:tab/>
        <w:t>d. chop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Next, ... spices and stir well.</w:t>
      </w:r>
    </w:p>
    <w:p w:rsidR="001D3315" w:rsidRPr="00842CD7" w:rsidRDefault="001D3315" w:rsidP="001D3315">
      <w:pPr>
        <w:pStyle w:val="ListParagraph"/>
        <w:numPr>
          <w:ilvl w:val="0"/>
          <w:numId w:val="57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adds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adding</w:t>
      </w:r>
    </w:p>
    <w:p w:rsidR="001D3315" w:rsidRPr="00842CD7" w:rsidRDefault="001D3315" w:rsidP="001D3315">
      <w:pPr>
        <w:pStyle w:val="ListParagraph"/>
        <w:numPr>
          <w:ilvl w:val="0"/>
          <w:numId w:val="57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added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re ... three players to play this game.</w:t>
      </w:r>
    </w:p>
    <w:p w:rsidR="001D3315" w:rsidRPr="00842CD7" w:rsidRDefault="001D3315" w:rsidP="001D3315">
      <w:pPr>
        <w:pStyle w:val="ListParagraph"/>
        <w:numPr>
          <w:ilvl w:val="0"/>
          <w:numId w:val="58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m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are</w:t>
      </w:r>
    </w:p>
    <w:p w:rsidR="001D3315" w:rsidRPr="00842CD7" w:rsidRDefault="001D3315" w:rsidP="001D3315">
      <w:pPr>
        <w:pStyle w:val="ListParagraph"/>
        <w:numPr>
          <w:ilvl w:val="0"/>
          <w:numId w:val="58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s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were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 instant noodle ... ready to serve.</w:t>
      </w:r>
    </w:p>
    <w:p w:rsidR="001D3315" w:rsidRPr="00842CD7" w:rsidRDefault="001D3315" w:rsidP="001D3315">
      <w:pPr>
        <w:pStyle w:val="ListParagraph"/>
        <w:numPr>
          <w:ilvl w:val="0"/>
          <w:numId w:val="59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is</w:t>
      </w:r>
    </w:p>
    <w:p w:rsidR="001D3315" w:rsidRPr="00842CD7" w:rsidRDefault="001D3315" w:rsidP="001D3315">
      <w:pPr>
        <w:pStyle w:val="ListParagraph"/>
        <w:numPr>
          <w:ilvl w:val="0"/>
          <w:numId w:val="59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m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was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re ... one person in charge of jumping over the rubber rope.</w:t>
      </w:r>
    </w:p>
    <w:p w:rsidR="001D3315" w:rsidRPr="00842CD7" w:rsidRDefault="001D3315" w:rsidP="001D3315">
      <w:pPr>
        <w:pStyle w:val="ListParagraph"/>
        <w:numPr>
          <w:ilvl w:val="0"/>
          <w:numId w:val="60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is</w:t>
      </w:r>
    </w:p>
    <w:p w:rsidR="001D3315" w:rsidRPr="00842CD7" w:rsidRDefault="001D3315" w:rsidP="001D3315">
      <w:pPr>
        <w:pStyle w:val="ListParagraph"/>
        <w:numPr>
          <w:ilvl w:val="0"/>
          <w:numId w:val="60"/>
        </w:numPr>
        <w:ind w:left="851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m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was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Meanwhile, two others ... holding each side of the rope.</w:t>
      </w:r>
    </w:p>
    <w:p w:rsidR="001D3315" w:rsidRPr="00842CD7" w:rsidRDefault="001D3315" w:rsidP="00EF3D42">
      <w:pPr>
        <w:pStyle w:val="ListParagraph"/>
        <w:numPr>
          <w:ilvl w:val="0"/>
          <w:numId w:val="95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are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were</w:t>
      </w:r>
    </w:p>
    <w:p w:rsidR="001D3315" w:rsidRPr="00842CD7" w:rsidRDefault="001D3315" w:rsidP="00EF3D42">
      <w:pPr>
        <w:pStyle w:val="ListParagraph"/>
        <w:numPr>
          <w:ilvl w:val="0"/>
          <w:numId w:val="95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is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am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e customers ... the tips for the drivers.</w:t>
      </w:r>
    </w:p>
    <w:p w:rsidR="001D3315" w:rsidRPr="00842CD7" w:rsidRDefault="001D3315" w:rsidP="001D3315">
      <w:pPr>
        <w:pStyle w:val="ListParagraph"/>
        <w:numPr>
          <w:ilvl w:val="0"/>
          <w:numId w:val="62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lastRenderedPageBreak/>
        <w:t>might give</w:t>
      </w:r>
    </w:p>
    <w:p w:rsidR="001D3315" w:rsidRPr="00842CD7" w:rsidRDefault="001D3315" w:rsidP="001D3315">
      <w:pPr>
        <w:pStyle w:val="ListParagraph"/>
        <w:numPr>
          <w:ilvl w:val="0"/>
          <w:numId w:val="62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may give</w:t>
      </w:r>
    </w:p>
    <w:p w:rsidR="001D3315" w:rsidRPr="00842CD7" w:rsidRDefault="001D3315" w:rsidP="001D3315">
      <w:pPr>
        <w:pStyle w:val="ListParagraph"/>
        <w:numPr>
          <w:ilvl w:val="0"/>
          <w:numId w:val="62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may gave</w:t>
      </w:r>
    </w:p>
    <w:p w:rsidR="001D3315" w:rsidRPr="00842CD7" w:rsidRDefault="001D3315" w:rsidP="001D3315">
      <w:pPr>
        <w:pStyle w:val="ListParagraph"/>
        <w:numPr>
          <w:ilvl w:val="0"/>
          <w:numId w:val="62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might gave</w:t>
      </w:r>
    </w:p>
    <w:p w:rsidR="001D3315" w:rsidRPr="00842CD7" w:rsidRDefault="001D3315" w:rsidP="00EF3D42">
      <w:pPr>
        <w:pStyle w:val="ListParagraph"/>
        <w:numPr>
          <w:ilvl w:val="0"/>
          <w:numId w:val="111"/>
        </w:numPr>
        <w:ind w:left="426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his player ... to flick his or her opponent’s marble into the hole.</w:t>
      </w:r>
    </w:p>
    <w:p w:rsidR="001D3315" w:rsidRPr="00842CD7" w:rsidRDefault="001D3315" w:rsidP="001D3315">
      <w:pPr>
        <w:pStyle w:val="ListParagraph"/>
        <w:numPr>
          <w:ilvl w:val="0"/>
          <w:numId w:val="61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ries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c. tried</w:t>
      </w:r>
    </w:p>
    <w:p w:rsidR="001D3315" w:rsidRPr="00842CD7" w:rsidRDefault="001D3315" w:rsidP="001D3315">
      <w:pPr>
        <w:pStyle w:val="ListParagraph"/>
        <w:numPr>
          <w:ilvl w:val="0"/>
          <w:numId w:val="61"/>
        </w:numPr>
        <w:ind w:left="851"/>
        <w:rPr>
          <w:rFonts w:ascii="Times New Roman" w:hAnsi="Times New Roman" w:cs="Times New Roman"/>
          <w:sz w:val="24"/>
          <w:szCs w:val="24"/>
        </w:rPr>
      </w:pPr>
      <w:r w:rsidRPr="00842CD7">
        <w:rPr>
          <w:rFonts w:ascii="Times New Roman" w:hAnsi="Times New Roman" w:cs="Times New Roman"/>
          <w:sz w:val="24"/>
          <w:szCs w:val="24"/>
        </w:rPr>
        <w:t>try</w:t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</w:r>
      <w:r w:rsidRPr="00842CD7">
        <w:rPr>
          <w:rFonts w:ascii="Times New Roman" w:hAnsi="Times New Roman" w:cs="Times New Roman"/>
          <w:sz w:val="24"/>
          <w:szCs w:val="24"/>
        </w:rPr>
        <w:tab/>
        <w:t>d. trying</w:t>
      </w:r>
    </w:p>
    <w:p w:rsidR="001D3315" w:rsidRDefault="001D3315" w:rsidP="00EF3D42">
      <w:pPr>
        <w:pStyle w:val="ListParagraph"/>
        <w:numPr>
          <w:ilvl w:val="0"/>
          <w:numId w:val="111"/>
        </w:numPr>
        <w:spacing w:after="0"/>
        <w:ind w:left="426"/>
        <w:jc w:val="lef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the bowl – First – in – put – the</w:t>
      </w:r>
    </w:p>
    <w:p w:rsidR="001D3315" w:rsidRDefault="001D3315" w:rsidP="001D3315">
      <w:pPr>
        <w:pStyle w:val="ListParagraph"/>
        <w:spacing w:after="0"/>
        <w:ind w:left="426"/>
        <w:jc w:val="lef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1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>2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3     4        5</w:t>
      </w:r>
    </w:p>
    <w:p w:rsidR="001D3315" w:rsidRDefault="001D3315" w:rsidP="001D3315">
      <w:pPr>
        <w:pStyle w:val="ListParagraph"/>
        <w:spacing w:after="0"/>
        <w:ind w:left="426"/>
        <w:jc w:val="lef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Flour</w:t>
      </w:r>
    </w:p>
    <w:p w:rsidR="001D3315" w:rsidRDefault="001D3315" w:rsidP="001D3315">
      <w:pPr>
        <w:pStyle w:val="ListParagraph"/>
        <w:spacing w:after="0"/>
        <w:ind w:left="426"/>
        <w:jc w:val="lef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The best arrangement is ...</w:t>
      </w:r>
    </w:p>
    <w:p w:rsidR="001D3315" w:rsidRDefault="001D3315" w:rsidP="00EF3D42">
      <w:pPr>
        <w:pStyle w:val="ListParagraph"/>
        <w:numPr>
          <w:ilvl w:val="0"/>
          <w:numId w:val="96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2-3-4-1-5</w:t>
      </w:r>
    </w:p>
    <w:p w:rsidR="001D3315" w:rsidRDefault="001D3315" w:rsidP="00EF3D42">
      <w:pPr>
        <w:pStyle w:val="ListParagraph"/>
        <w:numPr>
          <w:ilvl w:val="0"/>
          <w:numId w:val="96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2-4-5-3-1</w:t>
      </w:r>
    </w:p>
    <w:p w:rsidR="001D3315" w:rsidRDefault="001D3315" w:rsidP="00EF3D42">
      <w:pPr>
        <w:pStyle w:val="ListParagraph"/>
        <w:numPr>
          <w:ilvl w:val="0"/>
          <w:numId w:val="96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2-3-4-1-5</w:t>
      </w:r>
    </w:p>
    <w:p w:rsidR="001D3315" w:rsidRDefault="001D3315" w:rsidP="00EF3D42">
      <w:pPr>
        <w:pStyle w:val="ListParagraph"/>
        <w:numPr>
          <w:ilvl w:val="0"/>
          <w:numId w:val="96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2-4-3-5-1</w:t>
      </w:r>
    </w:p>
    <w:p w:rsidR="001D3315" w:rsidRDefault="001D3315" w:rsidP="00EF3D42">
      <w:pPr>
        <w:pStyle w:val="ListParagraph"/>
        <w:numPr>
          <w:ilvl w:val="0"/>
          <w:numId w:val="111"/>
        </w:numPr>
        <w:ind w:left="426"/>
        <w:rPr>
          <w:rFonts w:asciiTheme="majorBidi" w:hAnsiTheme="majorBidi"/>
        </w:rPr>
      </w:pPr>
      <w:r>
        <w:rPr>
          <w:rFonts w:asciiTheme="majorBidi" w:hAnsiTheme="majorBidi"/>
        </w:rPr>
        <w:t>and- the butter- Heat- the- put - pan</w:t>
      </w:r>
    </w:p>
    <w:p w:rsidR="001D3315" w:rsidRDefault="001D3315" w:rsidP="001D3315">
      <w:pPr>
        <w:pStyle w:val="ListParagraph"/>
        <w:ind w:left="426"/>
        <w:rPr>
          <w:rFonts w:asciiTheme="majorBidi" w:hAnsiTheme="majorBidi"/>
        </w:rPr>
      </w:pPr>
      <w:r>
        <w:rPr>
          <w:rFonts w:asciiTheme="majorBidi" w:hAnsiTheme="majorBidi"/>
        </w:rPr>
        <w:t>1</w:t>
      </w:r>
      <w:r>
        <w:rPr>
          <w:rFonts w:asciiTheme="majorBidi" w:hAnsiTheme="majorBidi"/>
        </w:rPr>
        <w:tab/>
        <w:t xml:space="preserve">   2</w:t>
      </w:r>
      <w:r>
        <w:rPr>
          <w:rFonts w:asciiTheme="majorBidi" w:hAnsiTheme="majorBidi"/>
        </w:rPr>
        <w:tab/>
        <w:t xml:space="preserve">         3       4     5     6</w:t>
      </w:r>
    </w:p>
    <w:p w:rsidR="001D3315" w:rsidRPr="00B31471" w:rsidRDefault="001D3315" w:rsidP="001D3315">
      <w:pPr>
        <w:pStyle w:val="ListParagraph"/>
        <w:ind w:left="426"/>
        <w:rPr>
          <w:rFonts w:asciiTheme="majorBidi" w:hAnsiTheme="majorBidi"/>
        </w:rPr>
      </w:pPr>
      <w:r>
        <w:rPr>
          <w:rFonts w:asciiTheme="majorBidi" w:hAnsiTheme="majorBidi"/>
        </w:rPr>
        <w:t xml:space="preserve">The </w:t>
      </w:r>
      <w:r>
        <w:rPr>
          <w:rFonts w:asciiTheme="majorBidi" w:hAnsiTheme="majorBidi"/>
          <w:color w:val="000000"/>
          <w:lang w:val="en-GB"/>
        </w:rPr>
        <w:t>best</w:t>
      </w:r>
      <w:r>
        <w:rPr>
          <w:rFonts w:asciiTheme="majorBidi" w:hAnsiTheme="majorBidi"/>
        </w:rPr>
        <w:t xml:space="preserve"> arrangement is ...</w:t>
      </w:r>
    </w:p>
    <w:p w:rsidR="001D3315" w:rsidRDefault="001D3315" w:rsidP="00EF3D42">
      <w:pPr>
        <w:pStyle w:val="ListParagraph"/>
        <w:numPr>
          <w:ilvl w:val="0"/>
          <w:numId w:val="97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3-2-4-5-1-6</w:t>
      </w:r>
    </w:p>
    <w:p w:rsidR="001D3315" w:rsidRDefault="001D3315" w:rsidP="00EF3D42">
      <w:pPr>
        <w:pStyle w:val="ListParagraph"/>
        <w:numPr>
          <w:ilvl w:val="0"/>
          <w:numId w:val="97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3-4-1-5-2-6</w:t>
      </w:r>
    </w:p>
    <w:p w:rsidR="001D3315" w:rsidRDefault="001D3315" w:rsidP="00EF3D42">
      <w:pPr>
        <w:pStyle w:val="ListParagraph"/>
        <w:numPr>
          <w:ilvl w:val="0"/>
          <w:numId w:val="97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3-4-6-1-5-2</w:t>
      </w:r>
    </w:p>
    <w:p w:rsidR="001D3315" w:rsidRDefault="001D3315" w:rsidP="00EF3D42">
      <w:pPr>
        <w:pStyle w:val="ListParagraph"/>
        <w:numPr>
          <w:ilvl w:val="0"/>
          <w:numId w:val="97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3-4-5-6-1-2</w:t>
      </w:r>
    </w:p>
    <w:p w:rsidR="001D3315" w:rsidRDefault="001D3315" w:rsidP="00EF3D42">
      <w:pPr>
        <w:pStyle w:val="ListParagraph"/>
        <w:numPr>
          <w:ilvl w:val="0"/>
          <w:numId w:val="111"/>
        </w:numPr>
        <w:ind w:left="426"/>
        <w:rPr>
          <w:rFonts w:asciiTheme="majorBidi" w:hAnsiTheme="majorBidi"/>
        </w:rPr>
      </w:pPr>
      <w:r>
        <w:rPr>
          <w:rFonts w:asciiTheme="majorBidi" w:hAnsiTheme="majorBidi"/>
        </w:rPr>
        <w:t>into - the potatoes - pieces - small -Cut</w:t>
      </w:r>
    </w:p>
    <w:p w:rsidR="001D3315" w:rsidRDefault="001D3315" w:rsidP="001D3315">
      <w:pPr>
        <w:pStyle w:val="ListParagraph"/>
        <w:ind w:left="426"/>
        <w:rPr>
          <w:rFonts w:asciiTheme="majorBidi" w:hAnsiTheme="majorBidi"/>
        </w:rPr>
      </w:pPr>
      <w:r>
        <w:rPr>
          <w:rFonts w:asciiTheme="majorBidi" w:hAnsiTheme="majorBidi"/>
        </w:rPr>
        <w:t>1</w:t>
      </w:r>
      <w:r>
        <w:rPr>
          <w:rFonts w:asciiTheme="majorBidi" w:hAnsiTheme="majorBidi"/>
        </w:rPr>
        <w:tab/>
        <w:t>2</w:t>
      </w:r>
      <w:r>
        <w:rPr>
          <w:rFonts w:asciiTheme="majorBidi" w:hAnsiTheme="majorBidi"/>
        </w:rPr>
        <w:tab/>
        <w:t xml:space="preserve">   3</w:t>
      </w:r>
      <w:r>
        <w:rPr>
          <w:rFonts w:asciiTheme="majorBidi" w:hAnsiTheme="majorBidi"/>
        </w:rPr>
        <w:tab/>
        <w:t xml:space="preserve">     4</w:t>
      </w:r>
      <w:r>
        <w:rPr>
          <w:rFonts w:asciiTheme="majorBidi" w:hAnsiTheme="majorBidi"/>
        </w:rPr>
        <w:tab/>
        <w:t xml:space="preserve">     5</w:t>
      </w:r>
    </w:p>
    <w:p w:rsidR="001D3315" w:rsidRPr="00B31471" w:rsidRDefault="001D3315" w:rsidP="001D3315">
      <w:pPr>
        <w:pStyle w:val="ListParagraph"/>
        <w:ind w:left="426"/>
        <w:rPr>
          <w:rFonts w:asciiTheme="majorBidi" w:hAnsiTheme="majorBidi"/>
        </w:rPr>
      </w:pPr>
      <w:r>
        <w:rPr>
          <w:rFonts w:asciiTheme="majorBidi" w:hAnsiTheme="majorBidi"/>
        </w:rPr>
        <w:t xml:space="preserve">The </w:t>
      </w:r>
      <w:r>
        <w:rPr>
          <w:rFonts w:asciiTheme="majorBidi" w:hAnsiTheme="majorBidi"/>
          <w:color w:val="000000"/>
          <w:lang w:val="en-GB"/>
        </w:rPr>
        <w:t>best</w:t>
      </w:r>
      <w:r>
        <w:rPr>
          <w:rFonts w:asciiTheme="majorBidi" w:hAnsiTheme="majorBidi"/>
        </w:rPr>
        <w:t xml:space="preserve"> arrangement of the jumbled words is...</w:t>
      </w:r>
    </w:p>
    <w:p w:rsidR="001D3315" w:rsidRDefault="001D3315" w:rsidP="00EF3D42">
      <w:pPr>
        <w:pStyle w:val="ListParagraph"/>
        <w:numPr>
          <w:ilvl w:val="0"/>
          <w:numId w:val="101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5-4-2-3-1</w:t>
      </w:r>
    </w:p>
    <w:p w:rsidR="001D3315" w:rsidRDefault="001D3315" w:rsidP="00EF3D42">
      <w:pPr>
        <w:pStyle w:val="ListParagraph"/>
        <w:numPr>
          <w:ilvl w:val="0"/>
          <w:numId w:val="101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5-1-4-2-3</w:t>
      </w:r>
    </w:p>
    <w:p w:rsidR="001D3315" w:rsidRDefault="001D3315" w:rsidP="00EF3D42">
      <w:pPr>
        <w:pStyle w:val="ListParagraph"/>
        <w:numPr>
          <w:ilvl w:val="0"/>
          <w:numId w:val="101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5-2-1-4-3</w:t>
      </w:r>
    </w:p>
    <w:p w:rsidR="001D3315" w:rsidRDefault="001D3315" w:rsidP="00EF3D42">
      <w:pPr>
        <w:pStyle w:val="ListParagraph"/>
        <w:numPr>
          <w:ilvl w:val="0"/>
          <w:numId w:val="101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5-4-2-3-1</w:t>
      </w:r>
    </w:p>
    <w:p w:rsidR="001D3315" w:rsidRDefault="001D3315" w:rsidP="00EF3D42">
      <w:pPr>
        <w:pStyle w:val="ListParagraph"/>
        <w:numPr>
          <w:ilvl w:val="0"/>
          <w:numId w:val="111"/>
        </w:numPr>
        <w:ind w:left="426"/>
        <w:rPr>
          <w:rFonts w:asciiTheme="majorBidi" w:hAnsiTheme="majorBidi"/>
        </w:rPr>
      </w:pPr>
      <w:r>
        <w:rPr>
          <w:rFonts w:asciiTheme="majorBidi" w:hAnsiTheme="majorBidi"/>
        </w:rPr>
        <w:lastRenderedPageBreak/>
        <w:t xml:space="preserve">The </w:t>
      </w:r>
      <w:r>
        <w:rPr>
          <w:rFonts w:asciiTheme="majorBidi" w:hAnsiTheme="majorBidi"/>
          <w:color w:val="000000"/>
          <w:lang w:val="en-GB"/>
        </w:rPr>
        <w:t>best</w:t>
      </w:r>
      <w:r>
        <w:rPr>
          <w:rFonts w:asciiTheme="majorBidi" w:hAnsiTheme="majorBidi"/>
        </w:rPr>
        <w:t xml:space="preserve"> arrangement of the following sentences is...</w:t>
      </w:r>
    </w:p>
    <w:p w:rsidR="001D3315" w:rsidRDefault="001D3315" w:rsidP="00EF3D42">
      <w:pPr>
        <w:pStyle w:val="ListParagraph"/>
        <w:numPr>
          <w:ilvl w:val="0"/>
          <w:numId w:val="98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Pour hot water into the cup.</w:t>
      </w:r>
    </w:p>
    <w:p w:rsidR="001D3315" w:rsidRDefault="001D3315" w:rsidP="00EF3D42">
      <w:pPr>
        <w:pStyle w:val="ListParagraph"/>
        <w:numPr>
          <w:ilvl w:val="0"/>
          <w:numId w:val="98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Instant noodles ready to be served.</w:t>
      </w:r>
    </w:p>
    <w:p w:rsidR="001D3315" w:rsidRDefault="001D3315" w:rsidP="00EF3D42">
      <w:pPr>
        <w:pStyle w:val="ListParagraph"/>
        <w:numPr>
          <w:ilvl w:val="0"/>
          <w:numId w:val="98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Wait for the instant noodles to cook for 5 minutes.</w:t>
      </w:r>
    </w:p>
    <w:p w:rsidR="001D3315" w:rsidRDefault="001D3315" w:rsidP="00EF3D42">
      <w:pPr>
        <w:pStyle w:val="ListParagraph"/>
        <w:numPr>
          <w:ilvl w:val="0"/>
          <w:numId w:val="98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Pour the seasoning into the instant noodles cup container.</w:t>
      </w:r>
    </w:p>
    <w:p w:rsidR="001D3315" w:rsidRDefault="001D3315" w:rsidP="00EF3D42">
      <w:pPr>
        <w:pStyle w:val="ListParagraph"/>
        <w:numPr>
          <w:ilvl w:val="0"/>
          <w:numId w:val="99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2-4-1-3</w:t>
      </w:r>
      <w:r>
        <w:rPr>
          <w:rFonts w:asciiTheme="majorBidi" w:hAnsiTheme="majorBidi"/>
        </w:rPr>
        <w:tab/>
        <w:t>c. 1-2-3-4</w:t>
      </w:r>
    </w:p>
    <w:p w:rsidR="001D3315" w:rsidRPr="009A19AE" w:rsidRDefault="001D3315" w:rsidP="00EF3D42">
      <w:pPr>
        <w:pStyle w:val="ListParagraph"/>
        <w:numPr>
          <w:ilvl w:val="0"/>
          <w:numId w:val="99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3-4-1-2</w:t>
      </w:r>
      <w:r>
        <w:rPr>
          <w:rFonts w:asciiTheme="majorBidi" w:hAnsiTheme="majorBidi"/>
        </w:rPr>
        <w:tab/>
        <w:t>d. 4-1-3-2</w:t>
      </w:r>
    </w:p>
    <w:p w:rsidR="001D3315" w:rsidRDefault="001D3315" w:rsidP="00EF3D42">
      <w:pPr>
        <w:pStyle w:val="ListParagraph"/>
        <w:numPr>
          <w:ilvl w:val="0"/>
          <w:numId w:val="111"/>
        </w:numPr>
        <w:ind w:left="426"/>
        <w:rPr>
          <w:rFonts w:asciiTheme="majorBidi" w:hAnsiTheme="majorBidi"/>
        </w:rPr>
      </w:pPr>
      <w:r>
        <w:rPr>
          <w:rFonts w:asciiTheme="majorBidi" w:hAnsiTheme="majorBidi"/>
        </w:rPr>
        <w:t xml:space="preserve">The </w:t>
      </w:r>
      <w:r>
        <w:rPr>
          <w:rFonts w:asciiTheme="majorBidi" w:hAnsiTheme="majorBidi"/>
          <w:color w:val="000000"/>
          <w:lang w:val="en-GB"/>
        </w:rPr>
        <w:t>best</w:t>
      </w:r>
      <w:r>
        <w:rPr>
          <w:rFonts w:asciiTheme="majorBidi" w:hAnsiTheme="majorBidi"/>
        </w:rPr>
        <w:t xml:space="preserve"> arrangement of the following sentences is...</w:t>
      </w:r>
    </w:p>
    <w:p w:rsidR="001D3315" w:rsidRDefault="001D3315" w:rsidP="00EF3D42">
      <w:pPr>
        <w:pStyle w:val="ListParagraph"/>
        <w:numPr>
          <w:ilvl w:val="0"/>
          <w:numId w:val="105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Serve with a cup of rice.</w:t>
      </w:r>
    </w:p>
    <w:p w:rsidR="001D3315" w:rsidRDefault="001D3315" w:rsidP="00EF3D42">
      <w:pPr>
        <w:pStyle w:val="ListParagraph"/>
        <w:numPr>
          <w:ilvl w:val="0"/>
          <w:numId w:val="105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Wait until broth boil. Blend all the ingredients up to puree until smooth.</w:t>
      </w:r>
    </w:p>
    <w:p w:rsidR="001D3315" w:rsidRPr="009A19AE" w:rsidRDefault="001D3315" w:rsidP="00EF3D42">
      <w:pPr>
        <w:pStyle w:val="ListParagraph"/>
        <w:numPr>
          <w:ilvl w:val="0"/>
          <w:numId w:val="105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Next, add soft cheese and blend again for creaminess</w:t>
      </w:r>
      <w:r w:rsidRPr="009A19AE">
        <w:rPr>
          <w:rFonts w:asciiTheme="majorBidi" w:hAnsiTheme="majorBidi"/>
        </w:rPr>
        <w:t>.</w:t>
      </w:r>
    </w:p>
    <w:p w:rsidR="001D3315" w:rsidRDefault="001D3315" w:rsidP="00EF3D42">
      <w:pPr>
        <w:pStyle w:val="ListParagraph"/>
        <w:numPr>
          <w:ilvl w:val="0"/>
          <w:numId w:val="105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Put the onion, carrots, and broth into a large pan.</w:t>
      </w:r>
    </w:p>
    <w:p w:rsidR="001D3315" w:rsidRPr="00E53156" w:rsidRDefault="001D3315" w:rsidP="00EF3D42">
      <w:pPr>
        <w:pStyle w:val="ListParagraph"/>
        <w:numPr>
          <w:ilvl w:val="0"/>
          <w:numId w:val="105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Next, add soft cheese and blend again for creaminess.</w:t>
      </w:r>
    </w:p>
    <w:p w:rsidR="001D3315" w:rsidRDefault="001D3315" w:rsidP="00EF3D42">
      <w:pPr>
        <w:pStyle w:val="ListParagraph"/>
        <w:numPr>
          <w:ilvl w:val="0"/>
          <w:numId w:val="100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3-1-2-4</w:t>
      </w:r>
      <w:r>
        <w:rPr>
          <w:rFonts w:asciiTheme="majorBidi" w:hAnsiTheme="majorBidi"/>
        </w:rPr>
        <w:tab/>
        <w:t>c. 3-4-2-1</w:t>
      </w:r>
    </w:p>
    <w:p w:rsidR="001D3315" w:rsidRPr="00A03ED9" w:rsidRDefault="001D3315" w:rsidP="00EF3D42">
      <w:pPr>
        <w:pStyle w:val="ListParagraph"/>
        <w:numPr>
          <w:ilvl w:val="0"/>
          <w:numId w:val="100"/>
        </w:numPr>
        <w:ind w:left="851"/>
        <w:rPr>
          <w:rFonts w:asciiTheme="majorBidi" w:hAnsiTheme="majorBidi"/>
        </w:rPr>
      </w:pPr>
      <w:r>
        <w:rPr>
          <w:rFonts w:asciiTheme="majorBidi" w:hAnsiTheme="majorBidi"/>
        </w:rPr>
        <w:t>3-2-4-1</w:t>
      </w:r>
      <w:r>
        <w:rPr>
          <w:rFonts w:asciiTheme="majorBidi" w:hAnsiTheme="majorBidi"/>
        </w:rPr>
        <w:tab/>
        <w:t>d. 3-2-1-4</w:t>
      </w:r>
    </w:p>
    <w:p w:rsidR="001D3315" w:rsidRDefault="001D3315" w:rsidP="001D3315">
      <w:pPr>
        <w:rPr>
          <w:rFonts w:ascii="Times New Roman" w:hAnsi="Times New Roman" w:cs="Times New Roman"/>
          <w:b/>
          <w:bCs/>
          <w:sz w:val="24"/>
          <w:szCs w:val="24"/>
        </w:rPr>
        <w:sectPr w:rsidR="001D3315" w:rsidSect="00C70428">
          <w:type w:val="continuous"/>
          <w:pgSz w:w="11906" w:h="16838" w:code="9"/>
          <w:pgMar w:top="2268" w:right="1701" w:bottom="1701" w:left="2268" w:header="708" w:footer="708" w:gutter="0"/>
          <w:cols w:num="2" w:space="708"/>
          <w:docGrid w:linePitch="360"/>
        </w:sectPr>
      </w:pPr>
    </w:p>
    <w:p w:rsidR="001D3315" w:rsidRPr="00C20827" w:rsidRDefault="001D3315" w:rsidP="001D3315">
      <w:pPr>
        <w:pStyle w:val="Caption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4" w:name="_Toc157259277"/>
      <w:r w:rsidRPr="00C20827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Appendix </w:t>
      </w:r>
      <w:r>
        <w:rPr>
          <w:rFonts w:ascii="Times New Roman" w:hAnsi="Times New Roman" w:cs="Times New Roman"/>
          <w:color w:val="auto"/>
          <w:sz w:val="24"/>
          <w:szCs w:val="24"/>
        </w:rPr>
        <w:t>2</w:t>
      </w:r>
      <w:r w:rsidRPr="00C20827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bookmarkStart w:id="5" w:name="_Toc157259260"/>
      <w:r w:rsidRPr="00C20827">
        <w:rPr>
          <w:rFonts w:ascii="Times New Roman" w:hAnsi="Times New Roman" w:cs="Times New Roman"/>
          <w:color w:val="auto"/>
          <w:sz w:val="24"/>
          <w:szCs w:val="24"/>
        </w:rPr>
        <w:t>Writing Ability Test</w:t>
      </w:r>
      <w:bookmarkEnd w:id="4"/>
      <w:bookmarkEnd w:id="5"/>
    </w:p>
    <w:p w:rsidR="001D3315" w:rsidRDefault="001D3315" w:rsidP="001D3315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712BB">
        <w:rPr>
          <w:rFonts w:ascii="Times New Roman" w:hAnsi="Times New Roman" w:cs="Times New Roman"/>
          <w:b/>
          <w:sz w:val="24"/>
          <w:szCs w:val="24"/>
        </w:rPr>
        <w:t>WRITING</w:t>
      </w:r>
      <w:r>
        <w:rPr>
          <w:rFonts w:ascii="Times New Roman" w:hAnsi="Times New Roman" w:cs="Times New Roman"/>
          <w:b/>
          <w:sz w:val="24"/>
          <w:szCs w:val="24"/>
        </w:rPr>
        <w:t xml:space="preserve"> TEST INSTRUMENT</w:t>
      </w:r>
    </w:p>
    <w:p w:rsidR="001D3315" w:rsidRDefault="001D3315" w:rsidP="001D3315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HE CORRELATION BETWEEN STUDENTS’ GRAMMAR MASTERY AND THEIR ABILITY IN WRITING PROCEDURE TEXT AT NINTH GRADE SMP IHSANIYAH TEGAL</w:t>
      </w:r>
    </w:p>
    <w:p w:rsidR="001D3315" w:rsidRDefault="001D3315" w:rsidP="00EF3D42">
      <w:pPr>
        <w:pStyle w:val="ListParagraph"/>
        <w:numPr>
          <w:ilvl w:val="0"/>
          <w:numId w:val="110"/>
        </w:numPr>
        <w:rPr>
          <w:rFonts w:ascii="Times New Roman" w:hAnsi="Times New Roman" w:cs="Times New Roman"/>
          <w:sz w:val="24"/>
          <w:szCs w:val="24"/>
        </w:rPr>
      </w:pPr>
      <w:r w:rsidRPr="001E38CF">
        <w:rPr>
          <w:rFonts w:ascii="Times New Roman" w:hAnsi="Times New Roman" w:cs="Times New Roman"/>
          <w:sz w:val="24"/>
          <w:szCs w:val="24"/>
        </w:rPr>
        <w:t>The test is used for scientific research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D3315" w:rsidRPr="001E38CF" w:rsidRDefault="001D3315" w:rsidP="00EF3D42">
      <w:pPr>
        <w:pStyle w:val="ListParagraph"/>
        <w:numPr>
          <w:ilvl w:val="0"/>
          <w:numId w:val="110"/>
        </w:numPr>
        <w:rPr>
          <w:rFonts w:ascii="Times New Roman" w:hAnsi="Times New Roman" w:cs="Times New Roman"/>
          <w:sz w:val="24"/>
          <w:szCs w:val="24"/>
        </w:rPr>
      </w:pPr>
      <w:r w:rsidRPr="001E38CF">
        <w:rPr>
          <w:rFonts w:ascii="Times New Roman" w:hAnsi="Times New Roman" w:cs="Times New Roman"/>
          <w:sz w:val="24"/>
          <w:szCs w:val="24"/>
        </w:rPr>
        <w:t>The result of this test does not influence your grad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D3315" w:rsidRPr="008712BB" w:rsidRDefault="001D3315" w:rsidP="001D3315">
      <w:pPr>
        <w:rPr>
          <w:rFonts w:ascii="Times New Roman" w:hAnsi="Times New Roman" w:cs="Times New Roman"/>
          <w:b/>
          <w:sz w:val="24"/>
          <w:szCs w:val="24"/>
        </w:rPr>
      </w:pPr>
      <w:r w:rsidRPr="008712BB">
        <w:rPr>
          <w:rFonts w:ascii="Times New Roman" w:hAnsi="Times New Roman" w:cs="Times New Roman"/>
          <w:b/>
          <w:sz w:val="24"/>
          <w:szCs w:val="24"/>
        </w:rPr>
        <w:t>Directions:</w:t>
      </w:r>
    </w:p>
    <w:p w:rsidR="001D3315" w:rsidRDefault="001D3315" w:rsidP="00EF3D42">
      <w:pPr>
        <w:pStyle w:val="ListParagraph"/>
        <w:numPr>
          <w:ilvl w:val="0"/>
          <w:numId w:val="10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hoose </w:t>
      </w:r>
      <w:r>
        <w:rPr>
          <w:rFonts w:ascii="Times New Roman" w:hAnsi="Times New Roman" w:cs="Times New Roman"/>
          <w:b/>
          <w:sz w:val="24"/>
          <w:szCs w:val="24"/>
        </w:rPr>
        <w:t xml:space="preserve">one </w:t>
      </w:r>
      <w:r>
        <w:rPr>
          <w:rFonts w:ascii="Times New Roman" w:hAnsi="Times New Roman" w:cs="Times New Roman"/>
          <w:sz w:val="24"/>
          <w:szCs w:val="24"/>
        </w:rPr>
        <w:t>of the topics below:</w:t>
      </w:r>
    </w:p>
    <w:p w:rsidR="001D3315" w:rsidRDefault="001D3315" w:rsidP="00EF3D42">
      <w:pPr>
        <w:pStyle w:val="ListParagraph"/>
        <w:numPr>
          <w:ilvl w:val="0"/>
          <w:numId w:val="107"/>
        </w:numPr>
        <w:rPr>
          <w:rFonts w:ascii="Times New Roman" w:hAnsi="Times New Roman" w:cs="Times New Roman"/>
          <w:sz w:val="24"/>
          <w:szCs w:val="24"/>
        </w:rPr>
      </w:pPr>
      <w:r w:rsidRPr="008712BB">
        <w:rPr>
          <w:rFonts w:ascii="Times New Roman" w:hAnsi="Times New Roman" w:cs="Times New Roman"/>
          <w:sz w:val="24"/>
          <w:szCs w:val="24"/>
        </w:rPr>
        <w:t>Recipe</w:t>
      </w:r>
    </w:p>
    <w:p w:rsidR="001D3315" w:rsidRDefault="001D3315" w:rsidP="00EF3D42">
      <w:pPr>
        <w:pStyle w:val="ListParagraph"/>
        <w:numPr>
          <w:ilvl w:val="0"/>
          <w:numId w:val="10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w to make juice</w:t>
      </w:r>
    </w:p>
    <w:p w:rsidR="001D3315" w:rsidRDefault="001D3315" w:rsidP="00EF3D42">
      <w:pPr>
        <w:pStyle w:val="ListParagraph"/>
        <w:numPr>
          <w:ilvl w:val="0"/>
          <w:numId w:val="10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w to cook rice using rice cooker</w:t>
      </w:r>
    </w:p>
    <w:p w:rsidR="001D3315" w:rsidRDefault="001D3315" w:rsidP="00EF3D42">
      <w:pPr>
        <w:pStyle w:val="ListParagraph"/>
        <w:numPr>
          <w:ilvl w:val="0"/>
          <w:numId w:val="10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w to make scrambled egg</w:t>
      </w:r>
    </w:p>
    <w:p w:rsidR="001D3315" w:rsidRDefault="001D3315" w:rsidP="00EF3D42">
      <w:pPr>
        <w:pStyle w:val="ListParagraph"/>
        <w:numPr>
          <w:ilvl w:val="0"/>
          <w:numId w:val="107"/>
        </w:numPr>
        <w:rPr>
          <w:rFonts w:ascii="Times New Roman" w:hAnsi="Times New Roman" w:cs="Times New Roman"/>
          <w:sz w:val="24"/>
          <w:szCs w:val="24"/>
        </w:rPr>
      </w:pPr>
      <w:r w:rsidRPr="008712BB">
        <w:rPr>
          <w:rFonts w:ascii="Times New Roman" w:hAnsi="Times New Roman" w:cs="Times New Roman"/>
          <w:sz w:val="24"/>
          <w:szCs w:val="24"/>
        </w:rPr>
        <w:t>How to operate something</w:t>
      </w:r>
    </w:p>
    <w:p w:rsidR="001D3315" w:rsidRDefault="001D3315" w:rsidP="00EF3D42">
      <w:pPr>
        <w:pStyle w:val="ListParagraph"/>
        <w:numPr>
          <w:ilvl w:val="0"/>
          <w:numId w:val="109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w to operate computer</w:t>
      </w:r>
    </w:p>
    <w:p w:rsidR="001D3315" w:rsidRDefault="001D3315" w:rsidP="00EF3D42">
      <w:pPr>
        <w:pStyle w:val="ListParagraph"/>
        <w:numPr>
          <w:ilvl w:val="0"/>
          <w:numId w:val="109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w to operate washing machine</w:t>
      </w:r>
    </w:p>
    <w:p w:rsidR="001D3315" w:rsidRDefault="001D3315" w:rsidP="00EF3D42">
      <w:pPr>
        <w:pStyle w:val="ListParagraph"/>
        <w:numPr>
          <w:ilvl w:val="0"/>
          <w:numId w:val="109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w to operate AC</w:t>
      </w:r>
    </w:p>
    <w:p w:rsidR="001D3315" w:rsidRDefault="001D3315" w:rsidP="00EF3D42">
      <w:pPr>
        <w:pStyle w:val="ListParagraph"/>
        <w:numPr>
          <w:ilvl w:val="0"/>
          <w:numId w:val="10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y attention to the content, organization, vocabulary, language use, and mechanic.</w:t>
      </w:r>
    </w:p>
    <w:p w:rsidR="001D3315" w:rsidRDefault="001D3315" w:rsidP="001D3315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test is time-based (30 minutes), so make sure you finish it under the alloted time.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D3315" w:rsidRPr="00C20827" w:rsidRDefault="001D3315" w:rsidP="001D3315">
      <w:pPr>
        <w:pStyle w:val="Caption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6" w:name="_Toc157259278"/>
      <w:r w:rsidRPr="00C20827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Appendix </w:t>
      </w:r>
      <w:r>
        <w:rPr>
          <w:rFonts w:ascii="Times New Roman" w:hAnsi="Times New Roman" w:cs="Times New Roman"/>
          <w:color w:val="auto"/>
          <w:sz w:val="24"/>
          <w:szCs w:val="24"/>
        </w:rPr>
        <w:t>3</w:t>
      </w:r>
      <w:r w:rsidRPr="00C20827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bookmarkStart w:id="7" w:name="_Toc157259261"/>
      <w:r w:rsidRPr="00C20827">
        <w:rPr>
          <w:rFonts w:ascii="Times New Roman" w:hAnsi="Times New Roman" w:cs="Times New Roman"/>
          <w:color w:val="auto"/>
          <w:sz w:val="24"/>
          <w:szCs w:val="24"/>
        </w:rPr>
        <w:t>Grammar Mastery Test Score</w:t>
      </w:r>
      <w:bookmarkEnd w:id="6"/>
      <w:bookmarkEnd w:id="7"/>
    </w:p>
    <w:tbl>
      <w:tblPr>
        <w:tblW w:w="8648" w:type="dxa"/>
        <w:tblInd w:w="-176" w:type="dxa"/>
        <w:tblLayout w:type="fixed"/>
        <w:tblLook w:val="04A0"/>
      </w:tblPr>
      <w:tblGrid>
        <w:gridCol w:w="568"/>
        <w:gridCol w:w="2126"/>
        <w:gridCol w:w="1559"/>
        <w:gridCol w:w="1134"/>
        <w:gridCol w:w="1418"/>
        <w:gridCol w:w="992"/>
        <w:gridCol w:w="851"/>
      </w:tblGrid>
      <w:tr w:rsidR="001D3315" w:rsidRPr="00DF562A" w:rsidTr="00C70428">
        <w:trPr>
          <w:trHeight w:val="900"/>
        </w:trPr>
        <w:tc>
          <w:tcPr>
            <w:tcW w:w="5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e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emporal conjunctio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aterial verb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imperativ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imple present tense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core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al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qorrobi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h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zali J.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hy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ji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yas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ramadh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zuardi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. Dut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os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sy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ranov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avier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tan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waw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lang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biq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ka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rum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gar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iz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m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liy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sna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le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oor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m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ind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wi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g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rhikma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rah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lah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yat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yl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ti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fit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din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yz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fis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hm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1D3315" w:rsidRPr="00DF562A" w:rsidTr="00C70428">
        <w:trPr>
          <w:trHeight w:val="300"/>
        </w:trPr>
        <w:tc>
          <w:tcPr>
            <w:tcW w:w="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ls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eyl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tri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</w:t>
            </w:r>
          </w:p>
        </w:tc>
      </w:tr>
      <w:tr w:rsidR="001D3315" w:rsidRPr="00DF562A" w:rsidTr="00C70428">
        <w:trPr>
          <w:trHeight w:val="300"/>
        </w:trPr>
        <w:tc>
          <w:tcPr>
            <w:tcW w:w="269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6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7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3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640</w:t>
            </w:r>
          </w:p>
        </w:tc>
      </w:tr>
    </w:tbl>
    <w:p w:rsidR="001D3315" w:rsidRDefault="001D3315" w:rsidP="001D3315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D3315" w:rsidRPr="00C20827" w:rsidRDefault="001D3315" w:rsidP="001D3315">
      <w:pPr>
        <w:pStyle w:val="Caption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8" w:name="_Toc157259279"/>
      <w:r w:rsidRPr="00C20827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Appendix </w:t>
      </w:r>
      <w:r>
        <w:rPr>
          <w:rFonts w:ascii="Times New Roman" w:hAnsi="Times New Roman" w:cs="Times New Roman"/>
          <w:color w:val="auto"/>
          <w:sz w:val="24"/>
          <w:szCs w:val="24"/>
        </w:rPr>
        <w:t>4</w:t>
      </w:r>
      <w:r w:rsidRPr="00C20827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bookmarkStart w:id="9" w:name="_Toc157259262"/>
      <w:r w:rsidRPr="00C20827">
        <w:rPr>
          <w:rFonts w:ascii="Times New Roman" w:hAnsi="Times New Roman" w:cs="Times New Roman"/>
          <w:color w:val="auto"/>
          <w:sz w:val="24"/>
          <w:szCs w:val="24"/>
        </w:rPr>
        <w:t>Writing Ability Test Score</w:t>
      </w:r>
      <w:bookmarkEnd w:id="8"/>
      <w:bookmarkEnd w:id="9"/>
    </w:p>
    <w:tbl>
      <w:tblPr>
        <w:tblW w:w="8080" w:type="dxa"/>
        <w:tblInd w:w="-34" w:type="dxa"/>
        <w:tblLayout w:type="fixed"/>
        <w:tblLook w:val="04A0"/>
      </w:tblPr>
      <w:tblGrid>
        <w:gridCol w:w="510"/>
        <w:gridCol w:w="2184"/>
        <w:gridCol w:w="992"/>
        <w:gridCol w:w="992"/>
        <w:gridCol w:w="851"/>
        <w:gridCol w:w="850"/>
        <w:gridCol w:w="851"/>
        <w:gridCol w:w="850"/>
      </w:tblGrid>
      <w:tr w:rsidR="001D3315" w:rsidRPr="00DF562A" w:rsidTr="00C70428">
        <w:trPr>
          <w:trHeight w:val="900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21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ontent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orga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i</w:t>
            </w: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z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</w:t>
            </w: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tion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vocab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</w:t>
            </w: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lary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lang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age-</w:t>
            </w: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se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ech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</w:t>
            </w: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nic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core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al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qorrobi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h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zali J.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hy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ji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yas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ramadha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zuardi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. Dut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os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sy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ranov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avier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tan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waw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lang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biq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kaa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rum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gar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iz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ma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liy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sna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le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oor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m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ind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wi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g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rhikmah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rah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lah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yat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yl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ti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fit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din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yz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fis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hm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</w:tr>
      <w:tr w:rsidR="001D3315" w:rsidRPr="00DF562A" w:rsidTr="00C70428">
        <w:trPr>
          <w:trHeight w:val="30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2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ls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eyla </w:t>
            </w: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tr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</w:tr>
      <w:tr w:rsidR="001D3315" w:rsidRPr="00DF562A" w:rsidTr="00C70428">
        <w:trPr>
          <w:trHeight w:val="300"/>
        </w:trPr>
        <w:tc>
          <w:tcPr>
            <w:tcW w:w="269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5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7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5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15" w:rsidRPr="00DF562A" w:rsidRDefault="001D3315" w:rsidP="00C704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F562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771</w:t>
            </w:r>
          </w:p>
        </w:tc>
      </w:tr>
    </w:tbl>
    <w:p w:rsidR="000439AC" w:rsidRDefault="000439AC" w:rsidP="001638EA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  <w:sectPr w:rsidR="000439AC" w:rsidSect="008A1151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:rsidR="00393676" w:rsidRDefault="000439AC" w:rsidP="000439AC">
      <w:pPr>
        <w:spacing w:line="276" w:lineRule="auto"/>
        <w:rPr>
          <w:rFonts w:ascii="Times New Roman" w:hAnsi="Times New Roman" w:cs="Times New Roman"/>
          <w:sz w:val="24"/>
          <w:szCs w:val="24"/>
        </w:rPr>
        <w:sectPr w:rsidR="00393676" w:rsidSect="008A1151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479665"/>
            <wp:effectExtent l="19050" t="0" r="8255" b="6985"/>
            <wp:docPr id="7" name="Picture 6" descr="grammar mastery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.jp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79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738745"/>
            <wp:effectExtent l="19050" t="0" r="8255" b="0"/>
            <wp:docPr id="8" name="Picture 7" descr="grammar mastery_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2.jp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738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439660"/>
            <wp:effectExtent l="19050" t="0" r="8255" b="0"/>
            <wp:docPr id="9" name="Picture 8" descr="grammar mastery_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3.jp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39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256780"/>
            <wp:effectExtent l="19050" t="0" r="8255" b="0"/>
            <wp:docPr id="10" name="Picture 9" descr="grammar mastery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4.jp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56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432040"/>
            <wp:effectExtent l="19050" t="0" r="8255" b="0"/>
            <wp:docPr id="11" name="Picture 10" descr="grammar mastery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5.jp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32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591425"/>
            <wp:effectExtent l="19050" t="0" r="8255" b="0"/>
            <wp:docPr id="12" name="Picture 11" descr="grammar mastery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6.jp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591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515860"/>
            <wp:effectExtent l="19050" t="0" r="8255" b="0"/>
            <wp:docPr id="24" name="Picture 23" descr="grammar mastery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7.jp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515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05040"/>
            <wp:effectExtent l="19050" t="0" r="8255" b="0"/>
            <wp:docPr id="25" name="Picture 24" descr="grammar mastery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8.jp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05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39965"/>
            <wp:effectExtent l="19050" t="0" r="8255" b="0"/>
            <wp:docPr id="26" name="Picture 25" descr="grammar mastery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9.jp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39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484745"/>
            <wp:effectExtent l="19050" t="0" r="8255" b="0"/>
            <wp:docPr id="28" name="Picture 27" descr="grammar mastery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0.jp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84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519035"/>
            <wp:effectExtent l="19050" t="0" r="8255" b="5715"/>
            <wp:docPr id="29" name="Picture 28" descr="grammar mastery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1.jp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519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416165"/>
            <wp:effectExtent l="19050" t="0" r="8255" b="0"/>
            <wp:docPr id="30" name="Picture 29" descr="grammar mastery_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2.jp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16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627620"/>
            <wp:effectExtent l="19050" t="0" r="8255" b="0"/>
            <wp:docPr id="31" name="Picture 30" descr="grammar mastery_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3.jp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627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677785"/>
            <wp:effectExtent l="19050" t="0" r="8255" b="0"/>
            <wp:docPr id="32" name="Picture 31" descr="grammar mastery_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4.jp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677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246620"/>
            <wp:effectExtent l="19050" t="0" r="8255" b="0"/>
            <wp:docPr id="33" name="Picture 32" descr="grammar mastery_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5.jp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46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01230"/>
            <wp:effectExtent l="19050" t="0" r="8255" b="0"/>
            <wp:docPr id="34" name="Picture 33" descr="grammar mastery_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6.jp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01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690485"/>
            <wp:effectExtent l="19050" t="0" r="8255" b="0"/>
            <wp:docPr id="35" name="Picture 34" descr="grammar mastery_1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7.jp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690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14565"/>
            <wp:effectExtent l="19050" t="0" r="8255" b="635"/>
            <wp:docPr id="36" name="Picture 35" descr="grammar mastery_1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8.jpg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14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545070"/>
            <wp:effectExtent l="19050" t="0" r="8255" b="0"/>
            <wp:docPr id="37" name="Picture 36" descr="grammar mastery_1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19.jpg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545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99655"/>
            <wp:effectExtent l="19050" t="0" r="8255" b="0"/>
            <wp:docPr id="38" name="Picture 37" descr="grammar mastery_2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20.jpg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99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202170"/>
            <wp:effectExtent l="19050" t="0" r="8255" b="0"/>
            <wp:docPr id="39" name="Picture 38" descr="grammar mastery_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21.jpg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02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418070"/>
            <wp:effectExtent l="19050" t="0" r="8255" b="0"/>
            <wp:docPr id="40" name="Picture 39" descr="grammar mastery_2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mmar mastery_22.jpg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18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3676" w:rsidRDefault="00393676" w:rsidP="000439AC">
      <w:pPr>
        <w:spacing w:line="276" w:lineRule="auto"/>
        <w:rPr>
          <w:rFonts w:ascii="Times New Roman" w:hAnsi="Times New Roman" w:cs="Times New Roman"/>
          <w:sz w:val="24"/>
          <w:szCs w:val="24"/>
        </w:rPr>
        <w:sectPr w:rsidR="00393676" w:rsidSect="008A1151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486650"/>
            <wp:effectExtent l="19050" t="0" r="8255" b="0"/>
            <wp:docPr id="41" name="Picture 40" descr="writing ability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.jpg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86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12635"/>
            <wp:effectExtent l="19050" t="0" r="8255" b="0"/>
            <wp:docPr id="42" name="Picture 41" descr="writing ability_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2.jpg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12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39965"/>
            <wp:effectExtent l="19050" t="0" r="8255" b="0"/>
            <wp:docPr id="43" name="Picture 42" descr="writing ability_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3.jpg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39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89495"/>
            <wp:effectExtent l="19050" t="0" r="8255" b="0"/>
            <wp:docPr id="44" name="Picture 43" descr="writing ability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4.jpg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8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38695"/>
            <wp:effectExtent l="19050" t="0" r="8255" b="0"/>
            <wp:docPr id="45" name="Picture 44" descr="writing ability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5.jpg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38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085965"/>
            <wp:effectExtent l="19050" t="0" r="8255" b="0"/>
            <wp:docPr id="46" name="Picture 45" descr="writing ability_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6.jpg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085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36155"/>
            <wp:effectExtent l="19050" t="0" r="8255" b="0"/>
            <wp:docPr id="47" name="Picture 46" descr="writing ability_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7.jpg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36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95845"/>
            <wp:effectExtent l="19050" t="0" r="8255" b="0"/>
            <wp:docPr id="48" name="Picture 47" descr="writing ability_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8.jpg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95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983855"/>
            <wp:effectExtent l="19050" t="0" r="8255" b="0"/>
            <wp:docPr id="49" name="Picture 48" descr="writing ability_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9.jpg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983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76795"/>
            <wp:effectExtent l="19050" t="0" r="8255" b="0"/>
            <wp:docPr id="50" name="Picture 49" descr="writing ability_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0.jpg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76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021195"/>
            <wp:effectExtent l="19050" t="0" r="8255" b="0"/>
            <wp:docPr id="51" name="Picture 50" descr="writing ability_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1.jpg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021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726045"/>
            <wp:effectExtent l="19050" t="0" r="8255" b="0"/>
            <wp:docPr id="52" name="Picture 51" descr="writing ability_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2.jpg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726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07610" cy="8171815"/>
            <wp:effectExtent l="19050" t="0" r="2540" b="0"/>
            <wp:docPr id="53" name="Picture 52" descr="writing ability_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3.jpg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007610" cy="8171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774305"/>
            <wp:effectExtent l="19050" t="0" r="8255" b="0"/>
            <wp:docPr id="54" name="Picture 53" descr="writing ability_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4.jpg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77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296785"/>
            <wp:effectExtent l="19050" t="0" r="8255" b="0"/>
            <wp:docPr id="55" name="Picture 54" descr="writing ability_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5.jpg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96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288530"/>
            <wp:effectExtent l="19050" t="0" r="8255" b="7620"/>
            <wp:docPr id="56" name="Picture 55" descr="writing ability_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6.jpg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88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694930"/>
            <wp:effectExtent l="19050" t="0" r="8255" b="0"/>
            <wp:docPr id="57" name="Picture 56" descr="writing ability_1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7.jpg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694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752080"/>
            <wp:effectExtent l="19050" t="0" r="8255" b="0"/>
            <wp:docPr id="58" name="Picture 57" descr="writing ability_1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8.jpg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752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517130"/>
            <wp:effectExtent l="19050" t="0" r="8255" b="0"/>
            <wp:docPr id="59" name="Picture 58" descr="writing ability_1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19.jpg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517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4280" cy="8171815"/>
            <wp:effectExtent l="19050" t="0" r="0" b="0"/>
            <wp:docPr id="60" name="Picture 59" descr="writing ability_2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20.jpg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034280" cy="8171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8153400"/>
            <wp:effectExtent l="19050" t="0" r="8255" b="0"/>
            <wp:docPr id="61" name="Picture 60" descr="writing ability_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21.jpg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8153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292340"/>
            <wp:effectExtent l="19050" t="0" r="8255" b="0"/>
            <wp:docPr id="62" name="Picture 61" descr="writing ability_2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riting ability_22.jpg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9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3676" w:rsidRDefault="00393676" w:rsidP="000439AC">
      <w:pPr>
        <w:spacing w:line="276" w:lineRule="auto"/>
        <w:rPr>
          <w:rFonts w:ascii="Times New Roman" w:hAnsi="Times New Roman" w:cs="Times New Roman"/>
          <w:sz w:val="24"/>
          <w:szCs w:val="24"/>
        </w:rPr>
        <w:sectPr w:rsidR="00393676" w:rsidSect="008A1151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150735"/>
            <wp:effectExtent l="19050" t="0" r="8255" b="0"/>
            <wp:docPr id="63" name="Picture 62" descr="statement validation of validator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atement validation of validator_1.jpg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50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Default="00393676" w:rsidP="000439AC">
      <w:pPr>
        <w:spacing w:line="276" w:lineRule="auto"/>
        <w:rPr>
          <w:rFonts w:ascii="Times New Roman" w:hAnsi="Times New Roman" w:cs="Times New Roman"/>
          <w:sz w:val="24"/>
          <w:szCs w:val="24"/>
        </w:rPr>
        <w:sectPr w:rsidR="001D3315" w:rsidSect="008A1151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489825"/>
            <wp:effectExtent l="19050" t="0" r="8255" b="0"/>
            <wp:docPr id="64" name="Picture 63" descr="selesai penelitian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lesai penelitian_1.jpg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8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940989" w:rsidRDefault="001D3315" w:rsidP="001D3315">
      <w:pPr>
        <w:pStyle w:val="Caption"/>
        <w:rPr>
          <w:rFonts w:ascii="Times New Roman" w:hAnsi="Times New Roman" w:cs="Times New Roman"/>
          <w:color w:val="auto"/>
          <w:sz w:val="24"/>
          <w:szCs w:val="24"/>
        </w:rPr>
      </w:pPr>
      <w:r w:rsidRPr="00940989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Appendix </w:t>
      </w:r>
      <w:r w:rsidR="00C62E67" w:rsidRPr="00940989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940989">
        <w:rPr>
          <w:rFonts w:ascii="Times New Roman" w:hAnsi="Times New Roman" w:cs="Times New Roman"/>
          <w:color w:val="auto"/>
          <w:sz w:val="24"/>
          <w:szCs w:val="24"/>
        </w:rPr>
        <w:instrText xml:space="preserve"> SEQ Appendix \* ARABIC </w:instrText>
      </w:r>
      <w:r w:rsidR="00C62E67" w:rsidRPr="00940989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940989">
        <w:rPr>
          <w:rFonts w:ascii="Times New Roman" w:hAnsi="Times New Roman" w:cs="Times New Roman"/>
          <w:noProof/>
          <w:color w:val="auto"/>
          <w:sz w:val="24"/>
          <w:szCs w:val="24"/>
        </w:rPr>
        <w:t>9</w:t>
      </w:r>
      <w:r w:rsidR="00C62E67" w:rsidRPr="00940989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940989">
        <w:rPr>
          <w:rFonts w:ascii="Times New Roman" w:hAnsi="Times New Roman" w:cs="Times New Roman"/>
          <w:color w:val="auto"/>
          <w:sz w:val="24"/>
          <w:szCs w:val="24"/>
        </w:rPr>
        <w:t xml:space="preserve"> Documentation</w:t>
      </w:r>
    </w:p>
    <w:p w:rsidR="001D3315" w:rsidRPr="00DF562A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394714" cy="1800000"/>
            <wp:effectExtent l="19050" t="0" r="5586" b="0"/>
            <wp:docPr id="13" name="Picture 3" descr="IMG_20240109_11124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109_111240.jpg"/>
                    <pic:cNvPicPr/>
                  </pic:nvPicPr>
                  <pic:blipFill>
                    <a:blip r:embed="rId5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394714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DF562A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386784" cy="1800000"/>
            <wp:effectExtent l="19050" t="0" r="0" b="0"/>
            <wp:docPr id="14" name="Picture 6" descr="IMG_20240111_09343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111_093433.jpg"/>
                    <pic:cNvPicPr/>
                  </pic:nvPicPr>
                  <pic:blipFill>
                    <a:blip r:embed="rId5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386784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DF562A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416490" cy="1368000"/>
            <wp:effectExtent l="19050" t="0" r="2860" b="0"/>
            <wp:docPr id="19" name="Picture 17" descr="IMG-20240111-WA0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20240111-WA0001.jpg"/>
                    <pic:cNvPicPr/>
                  </pic:nvPicPr>
                  <pic:blipFill>
                    <a:blip r:embed="rId5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416490" cy="136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DF562A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386784" cy="1800000"/>
            <wp:effectExtent l="19050" t="0" r="0" b="0"/>
            <wp:docPr id="15" name="Picture 0" descr="IMG_20240109_10443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109_104437.jpg"/>
                    <pic:cNvPicPr/>
                  </pic:nvPicPr>
                  <pic:blipFill>
                    <a:blip r:embed="rId5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386784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DF562A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2386784" cy="1800000"/>
            <wp:effectExtent l="19050" t="0" r="0" b="0"/>
            <wp:docPr id="16" name="Picture 1" descr="IMG_20240109_1054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109_105416.jpg"/>
                    <pic:cNvPicPr/>
                  </pic:nvPicPr>
                  <pic:blipFill>
                    <a:blip r:embed="rId6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386784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DF562A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388899" cy="1800000"/>
            <wp:effectExtent l="19050" t="0" r="0" b="0"/>
            <wp:docPr id="17" name="Picture 2" descr="IMG_20240109_11084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109_110847.jpg"/>
                    <pic:cNvPicPr/>
                  </pic:nvPicPr>
                  <pic:blipFill>
                    <a:blip r:embed="rId6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388899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DF562A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386784" cy="1800000"/>
            <wp:effectExtent l="19050" t="0" r="0" b="0"/>
            <wp:docPr id="18" name="Picture 5" descr="IMG_20240111_09404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111_094048.jpg"/>
                    <pic:cNvPicPr/>
                  </pic:nvPicPr>
                  <pic:blipFill>
                    <a:blip r:embed="rId6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386784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DF562A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386784" cy="1800000"/>
            <wp:effectExtent l="19050" t="0" r="0" b="0"/>
            <wp:docPr id="20" name="Picture 10" descr="IMG_20240111_09143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111_091431.jpg"/>
                    <pic:cNvPicPr/>
                  </pic:nvPicPr>
                  <pic:blipFill>
                    <a:blip r:embed="rId6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386784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DF562A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2422165" cy="1368000"/>
            <wp:effectExtent l="19050" t="0" r="0" b="0"/>
            <wp:docPr id="21" name="Picture 8" descr="IMG-20240111-WA00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20240111-WA0000.jpg"/>
                    <pic:cNvPicPr/>
                  </pic:nvPicPr>
                  <pic:blipFill>
                    <a:blip r:embed="rId6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422165" cy="136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378326" cy="1800000"/>
            <wp:effectExtent l="19050" t="0" r="2924" b="0"/>
            <wp:docPr id="22" name="Picture 11" descr="IMG_20240111_0906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111_090603.jpg"/>
                    <pic:cNvPicPr/>
                  </pic:nvPicPr>
                  <pic:blipFill>
                    <a:blip r:embed="rId6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378326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DF562A" w:rsidRDefault="001D3315" w:rsidP="001D3315">
      <w:pPr>
        <w:rPr>
          <w:rFonts w:ascii="Times New Roman" w:hAnsi="Times New Roman" w:cs="Times New Roman"/>
          <w:sz w:val="24"/>
          <w:szCs w:val="24"/>
        </w:rPr>
      </w:pPr>
      <w:r w:rsidRPr="00DF562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378326" cy="1800000"/>
            <wp:effectExtent l="19050" t="0" r="2924" b="0"/>
            <wp:docPr id="23" name="Picture 13" descr="IMG_20240109_11084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109_110847.jpg"/>
                    <pic:cNvPicPr/>
                  </pic:nvPicPr>
                  <pic:blipFill>
                    <a:blip r:embed="rId6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378326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3315" w:rsidRPr="00940989" w:rsidRDefault="001D3315" w:rsidP="001D3315">
      <w:r>
        <w:rPr>
          <w:noProof/>
        </w:rPr>
        <w:drawing>
          <wp:inline distT="0" distB="0" distL="0" distR="0">
            <wp:extent cx="2371454" cy="1800000"/>
            <wp:effectExtent l="19050" t="0" r="0" b="0"/>
            <wp:docPr id="27" name="Picture 26" descr="IMG_20240111_0904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40111_090416.jpg"/>
                    <pic:cNvPicPr/>
                  </pic:nvPicPr>
                  <pic:blipFill>
                    <a:blip r:embed="rId6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371454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3676" w:rsidRDefault="00393676" w:rsidP="001638EA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  <w:sectPr w:rsidR="00393676" w:rsidSect="00C70428">
          <w:headerReference w:type="default" r:id="rId68"/>
          <w:footerReference w:type="default" r:id="rId69"/>
          <w:pgSz w:w="11906" w:h="16838"/>
          <w:pgMar w:top="2268" w:right="1701" w:bottom="1701" w:left="2268" w:header="708" w:footer="708" w:gutter="0"/>
          <w:cols w:num="2" w:space="708"/>
          <w:docGrid w:linePitch="360"/>
        </w:sectPr>
      </w:pPr>
    </w:p>
    <w:p w:rsidR="00311F56" w:rsidRPr="008A1151" w:rsidRDefault="00393676" w:rsidP="001638EA">
      <w:pPr>
        <w:spacing w:line="276" w:lineRule="auto"/>
        <w:ind w:left="1440" w:hanging="14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39995" cy="7355840"/>
            <wp:effectExtent l="19050" t="0" r="8255" b="0"/>
            <wp:docPr id="66" name="Picture 65" descr="WhatsApp Image 2024-02-26 at 11.14.11 AM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4-02-26 at 11.14.11 AM.jpeg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55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311F56" w:rsidRPr="008A1151" w:rsidSect="00393676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5304DC" w:rsidRDefault="005304DC" w:rsidP="008A1151">
      <w:pPr>
        <w:spacing w:after="0" w:line="240" w:lineRule="auto"/>
      </w:pPr>
      <w:r>
        <w:separator/>
      </w:r>
    </w:p>
  </w:endnote>
  <w:endnote w:type="continuationSeparator" w:id="1">
    <w:p w:rsidR="005304DC" w:rsidRDefault="005304DC" w:rsidP="008A11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oto Sans Symbols">
    <w:altName w:val="Times New Roman"/>
    <w:charset w:val="00"/>
    <w:family w:val="auto"/>
    <w:pitch w:val="default"/>
    <w:sig w:usb0="00000000" w:usb1="00000000" w:usb2="00000000" w:usb3="00000000" w:csb0="0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34167"/>
      <w:docPartObj>
        <w:docPartGallery w:val="Page Numbers (Bottom of Page)"/>
        <w:docPartUnique/>
      </w:docPartObj>
    </w:sdtPr>
    <w:sdtContent>
      <w:p w:rsidR="005D200C" w:rsidRDefault="00C62E67">
        <w:pPr>
          <w:pStyle w:val="Footer"/>
          <w:jc w:val="center"/>
        </w:pPr>
        <w:fldSimple w:instr=" PAGE   \* MERGEFORMAT ">
          <w:r w:rsidR="00811402">
            <w:rPr>
              <w:noProof/>
            </w:rPr>
            <w:t>60</w:t>
          </w:r>
        </w:fldSimple>
      </w:p>
    </w:sdtContent>
  </w:sdt>
  <w:p w:rsidR="005D200C" w:rsidRDefault="005D200C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rPr>
        <w:color w:val="000000"/>
      </w:rPr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D200C" w:rsidRDefault="005D200C">
    <w:pPr>
      <w:pStyle w:val="Footer"/>
      <w:jc w:val="center"/>
    </w:pPr>
  </w:p>
  <w:p w:rsidR="005D200C" w:rsidRDefault="005D200C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rPr>
        <w:color w:val="000000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5304DC" w:rsidRDefault="005304DC" w:rsidP="008A1151">
      <w:pPr>
        <w:spacing w:after="0" w:line="240" w:lineRule="auto"/>
      </w:pPr>
      <w:r>
        <w:separator/>
      </w:r>
    </w:p>
  </w:footnote>
  <w:footnote w:type="continuationSeparator" w:id="1">
    <w:p w:rsidR="005304DC" w:rsidRDefault="005304DC" w:rsidP="008A11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D200C" w:rsidRDefault="005D200C">
    <w:pPr>
      <w:pStyle w:val="Header"/>
      <w:jc w:val="right"/>
    </w:pPr>
  </w:p>
  <w:p w:rsidR="005D200C" w:rsidRDefault="005D200C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D200C" w:rsidRDefault="005D200C">
    <w:pPr>
      <w:pStyle w:val="Header"/>
      <w:jc w:val="right"/>
    </w:pPr>
  </w:p>
  <w:p w:rsidR="005D200C" w:rsidRDefault="005D200C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E756F6"/>
    <w:multiLevelType w:val="multilevel"/>
    <w:tmpl w:val="E3C0CD3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2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>
    <w:nsid w:val="04E5717A"/>
    <w:multiLevelType w:val="hybridMultilevel"/>
    <w:tmpl w:val="F898AC58"/>
    <w:lvl w:ilvl="0" w:tplc="D95AEE98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5176ACF"/>
    <w:multiLevelType w:val="hybridMultilevel"/>
    <w:tmpl w:val="FBCAFFFC"/>
    <w:lvl w:ilvl="0" w:tplc="4468C646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0728342E"/>
    <w:multiLevelType w:val="hybridMultilevel"/>
    <w:tmpl w:val="617E9B6C"/>
    <w:lvl w:ilvl="0" w:tplc="CBB2255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81A0C3A"/>
    <w:multiLevelType w:val="hybridMultilevel"/>
    <w:tmpl w:val="66EE440E"/>
    <w:lvl w:ilvl="0" w:tplc="245C666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091E7109"/>
    <w:multiLevelType w:val="hybridMultilevel"/>
    <w:tmpl w:val="77A8F436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A30134B"/>
    <w:multiLevelType w:val="hybridMultilevel"/>
    <w:tmpl w:val="A8CC2532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A5B7201"/>
    <w:multiLevelType w:val="multilevel"/>
    <w:tmpl w:val="A02C5BAA"/>
    <w:lvl w:ilvl="0">
      <w:start w:val="3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360" w:hanging="360"/>
      </w:pPr>
      <w:rPr>
        <w:b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720" w:hanging="72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080" w:hanging="1080"/>
      </w:pPr>
    </w:lvl>
    <w:lvl w:ilvl="6">
      <w:start w:val="1"/>
      <w:numFmt w:val="decimal"/>
      <w:lvlText w:val="%1.%2.%3.%4.%5.%6.%7"/>
      <w:lvlJc w:val="left"/>
      <w:pPr>
        <w:ind w:left="1440" w:hanging="1440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800" w:hanging="1800"/>
      </w:pPr>
    </w:lvl>
  </w:abstractNum>
  <w:abstractNum w:abstractNumId="8">
    <w:nsid w:val="0ADA0121"/>
    <w:multiLevelType w:val="hybridMultilevel"/>
    <w:tmpl w:val="19401954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0B4B5D48"/>
    <w:multiLevelType w:val="hybridMultilevel"/>
    <w:tmpl w:val="BB66B16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0C5B3401"/>
    <w:multiLevelType w:val="multilevel"/>
    <w:tmpl w:val="A580A814"/>
    <w:lvl w:ilvl="0">
      <w:start w:val="1"/>
      <w:numFmt w:val="lowerLetter"/>
      <w:lvlText w:val="%1."/>
      <w:lvlJc w:val="left"/>
      <w:pPr>
        <w:ind w:left="1494" w:hanging="360"/>
      </w:pPr>
    </w:lvl>
    <w:lvl w:ilvl="1">
      <w:start w:val="1"/>
      <w:numFmt w:val="lowerLetter"/>
      <w:lvlText w:val="%2."/>
      <w:lvlJc w:val="left"/>
      <w:pPr>
        <w:ind w:left="2214" w:hanging="360"/>
      </w:pPr>
    </w:lvl>
    <w:lvl w:ilvl="2">
      <w:start w:val="1"/>
      <w:numFmt w:val="lowerRoman"/>
      <w:lvlText w:val="%3."/>
      <w:lvlJc w:val="right"/>
      <w:pPr>
        <w:ind w:left="2934" w:hanging="180"/>
      </w:pPr>
    </w:lvl>
    <w:lvl w:ilvl="3">
      <w:start w:val="1"/>
      <w:numFmt w:val="decimal"/>
      <w:lvlText w:val="%4."/>
      <w:lvlJc w:val="left"/>
      <w:pPr>
        <w:ind w:left="3654" w:hanging="360"/>
      </w:pPr>
    </w:lvl>
    <w:lvl w:ilvl="4">
      <w:start w:val="1"/>
      <w:numFmt w:val="lowerLetter"/>
      <w:lvlText w:val="%5."/>
      <w:lvlJc w:val="left"/>
      <w:pPr>
        <w:ind w:left="4374" w:hanging="360"/>
      </w:pPr>
    </w:lvl>
    <w:lvl w:ilvl="5">
      <w:start w:val="1"/>
      <w:numFmt w:val="lowerRoman"/>
      <w:lvlText w:val="%6."/>
      <w:lvlJc w:val="right"/>
      <w:pPr>
        <w:ind w:left="5094" w:hanging="180"/>
      </w:pPr>
    </w:lvl>
    <w:lvl w:ilvl="6">
      <w:start w:val="1"/>
      <w:numFmt w:val="decimal"/>
      <w:lvlText w:val="%7."/>
      <w:lvlJc w:val="left"/>
      <w:pPr>
        <w:ind w:left="5814" w:hanging="360"/>
      </w:pPr>
    </w:lvl>
    <w:lvl w:ilvl="7">
      <w:start w:val="1"/>
      <w:numFmt w:val="lowerLetter"/>
      <w:lvlText w:val="%8."/>
      <w:lvlJc w:val="left"/>
      <w:pPr>
        <w:ind w:left="6534" w:hanging="360"/>
      </w:pPr>
    </w:lvl>
    <w:lvl w:ilvl="8">
      <w:start w:val="1"/>
      <w:numFmt w:val="lowerRoman"/>
      <w:lvlText w:val="%9."/>
      <w:lvlJc w:val="right"/>
      <w:pPr>
        <w:ind w:left="7254" w:hanging="180"/>
      </w:pPr>
    </w:lvl>
  </w:abstractNum>
  <w:abstractNum w:abstractNumId="11">
    <w:nsid w:val="0CAE2E71"/>
    <w:multiLevelType w:val="hybridMultilevel"/>
    <w:tmpl w:val="19565EE2"/>
    <w:lvl w:ilvl="0" w:tplc="529A5EF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0EC37AAF"/>
    <w:multiLevelType w:val="hybridMultilevel"/>
    <w:tmpl w:val="D0E6AE9C"/>
    <w:lvl w:ilvl="0" w:tplc="F630414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01D56D6"/>
    <w:multiLevelType w:val="hybridMultilevel"/>
    <w:tmpl w:val="16200B9A"/>
    <w:lvl w:ilvl="0" w:tplc="E06ACC7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09733B7"/>
    <w:multiLevelType w:val="hybridMultilevel"/>
    <w:tmpl w:val="F7FC1826"/>
    <w:lvl w:ilvl="0" w:tplc="73A0527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112147EF"/>
    <w:multiLevelType w:val="hybridMultilevel"/>
    <w:tmpl w:val="315A9B26"/>
    <w:lvl w:ilvl="0" w:tplc="6D90BD7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11D96D51"/>
    <w:multiLevelType w:val="hybridMultilevel"/>
    <w:tmpl w:val="D34E0754"/>
    <w:lvl w:ilvl="0" w:tplc="B9F2F2E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13107FF5"/>
    <w:multiLevelType w:val="hybridMultilevel"/>
    <w:tmpl w:val="A7362EAA"/>
    <w:lvl w:ilvl="0" w:tplc="00121BB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159A6C75"/>
    <w:multiLevelType w:val="hybridMultilevel"/>
    <w:tmpl w:val="487653A2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1676721A"/>
    <w:multiLevelType w:val="hybridMultilevel"/>
    <w:tmpl w:val="BEC89E28"/>
    <w:lvl w:ilvl="0" w:tplc="A09877D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174C6BBC"/>
    <w:multiLevelType w:val="hybridMultilevel"/>
    <w:tmpl w:val="1A98947A"/>
    <w:lvl w:ilvl="0" w:tplc="609A764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17735A4A"/>
    <w:multiLevelType w:val="hybridMultilevel"/>
    <w:tmpl w:val="0150C6B6"/>
    <w:lvl w:ilvl="0" w:tplc="2F64965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185F2938"/>
    <w:multiLevelType w:val="hybridMultilevel"/>
    <w:tmpl w:val="14F8EC1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18FB0CC5"/>
    <w:multiLevelType w:val="hybridMultilevel"/>
    <w:tmpl w:val="E806E2DA"/>
    <w:lvl w:ilvl="0" w:tplc="7F78C1C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19AB583A"/>
    <w:multiLevelType w:val="hybridMultilevel"/>
    <w:tmpl w:val="416C58D8"/>
    <w:lvl w:ilvl="0" w:tplc="DA66F3C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1A184764"/>
    <w:multiLevelType w:val="hybridMultilevel"/>
    <w:tmpl w:val="E5C66A54"/>
    <w:lvl w:ilvl="0" w:tplc="B1348EE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1A6B392C"/>
    <w:multiLevelType w:val="hybridMultilevel"/>
    <w:tmpl w:val="1F126B3A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1D73785A"/>
    <w:multiLevelType w:val="multilevel"/>
    <w:tmpl w:val="ABC8C858"/>
    <w:lvl w:ilvl="0">
      <w:start w:val="1"/>
      <w:numFmt w:val="decimal"/>
      <w:lvlText w:val="%1"/>
      <w:lvlJc w:val="left"/>
      <w:pPr>
        <w:ind w:left="420" w:hanging="420"/>
      </w:pPr>
    </w:lvl>
    <w:lvl w:ilvl="1">
      <w:start w:val="1"/>
      <w:numFmt w:val="decimal"/>
      <w:lvlText w:val="%1.%2"/>
      <w:lvlJc w:val="left"/>
      <w:pPr>
        <w:ind w:left="720" w:hanging="720"/>
      </w:pPr>
      <w:rPr>
        <w:b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1080" w:hanging="108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440" w:hanging="1440"/>
      </w:pPr>
    </w:lvl>
    <w:lvl w:ilvl="6">
      <w:start w:val="1"/>
      <w:numFmt w:val="decimal"/>
      <w:lvlText w:val="%1.%2.%3.%4.%5.%6.%7"/>
      <w:lvlJc w:val="left"/>
      <w:pPr>
        <w:ind w:left="1800" w:hanging="1800"/>
      </w:pPr>
    </w:lvl>
    <w:lvl w:ilvl="7">
      <w:start w:val="1"/>
      <w:numFmt w:val="decimal"/>
      <w:lvlText w:val="%1.%2.%3.%4.%5.%6.%7.%8"/>
      <w:lvlJc w:val="left"/>
      <w:pPr>
        <w:ind w:left="1800" w:hanging="1800"/>
      </w:pPr>
    </w:lvl>
    <w:lvl w:ilvl="8">
      <w:start w:val="1"/>
      <w:numFmt w:val="decimal"/>
      <w:lvlText w:val="%1.%2.%3.%4.%5.%6.%7.%8.%9"/>
      <w:lvlJc w:val="left"/>
      <w:pPr>
        <w:ind w:left="2160" w:hanging="2160"/>
      </w:pPr>
    </w:lvl>
  </w:abstractNum>
  <w:abstractNum w:abstractNumId="28">
    <w:nsid w:val="20884BBA"/>
    <w:multiLevelType w:val="multilevel"/>
    <w:tmpl w:val="E2FA19C6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21097C07"/>
    <w:multiLevelType w:val="hybridMultilevel"/>
    <w:tmpl w:val="481CCE16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21476B1C"/>
    <w:multiLevelType w:val="hybridMultilevel"/>
    <w:tmpl w:val="A5F8A3B4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22041C70"/>
    <w:multiLevelType w:val="hybridMultilevel"/>
    <w:tmpl w:val="7CB21FE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22BA622B"/>
    <w:multiLevelType w:val="hybridMultilevel"/>
    <w:tmpl w:val="2952BDC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257A7EAB"/>
    <w:multiLevelType w:val="hybridMultilevel"/>
    <w:tmpl w:val="13D408A4"/>
    <w:lvl w:ilvl="0" w:tplc="325C4DA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25A31C24"/>
    <w:multiLevelType w:val="hybridMultilevel"/>
    <w:tmpl w:val="CCE03B34"/>
    <w:lvl w:ilvl="0" w:tplc="D2A4738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269B4EFC"/>
    <w:multiLevelType w:val="hybridMultilevel"/>
    <w:tmpl w:val="BB4CF102"/>
    <w:lvl w:ilvl="0" w:tplc="A1E0AC6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2743676D"/>
    <w:multiLevelType w:val="hybridMultilevel"/>
    <w:tmpl w:val="4C44304A"/>
    <w:lvl w:ilvl="0" w:tplc="B832064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>
    <w:nsid w:val="27787124"/>
    <w:multiLevelType w:val="multilevel"/>
    <w:tmpl w:val="759665DC"/>
    <w:lvl w:ilvl="0">
      <w:start w:val="1"/>
      <w:numFmt w:val="decimal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38">
    <w:nsid w:val="279E029B"/>
    <w:multiLevelType w:val="hybridMultilevel"/>
    <w:tmpl w:val="6DFE42D8"/>
    <w:lvl w:ilvl="0" w:tplc="35F8FBE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>
    <w:nsid w:val="282370C7"/>
    <w:multiLevelType w:val="hybridMultilevel"/>
    <w:tmpl w:val="959E4164"/>
    <w:lvl w:ilvl="0" w:tplc="143A3746">
      <w:start w:val="1"/>
      <w:numFmt w:val="decimal"/>
      <w:lvlText w:val="%1."/>
      <w:lvlJc w:val="left"/>
      <w:pPr>
        <w:ind w:left="216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0">
    <w:nsid w:val="2826002E"/>
    <w:multiLevelType w:val="hybridMultilevel"/>
    <w:tmpl w:val="789A0C96"/>
    <w:lvl w:ilvl="0" w:tplc="988CC0E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>
    <w:nsid w:val="287E28C2"/>
    <w:multiLevelType w:val="hybridMultilevel"/>
    <w:tmpl w:val="61DCB816"/>
    <w:lvl w:ilvl="0" w:tplc="1D523DD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2898074A"/>
    <w:multiLevelType w:val="hybridMultilevel"/>
    <w:tmpl w:val="C690FAE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2AB77592"/>
    <w:multiLevelType w:val="hybridMultilevel"/>
    <w:tmpl w:val="82DA74D4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>
    <w:nsid w:val="2DA0049C"/>
    <w:multiLevelType w:val="hybridMultilevel"/>
    <w:tmpl w:val="E4F41EE8"/>
    <w:lvl w:ilvl="0" w:tplc="E432D15C">
      <w:start w:val="5"/>
      <w:numFmt w:val="decimal"/>
      <w:lvlText w:val="%1.2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2E292115"/>
    <w:multiLevelType w:val="hybridMultilevel"/>
    <w:tmpl w:val="C4069828"/>
    <w:lvl w:ilvl="0" w:tplc="04210011">
      <w:start w:val="1"/>
      <w:numFmt w:val="decimal"/>
      <w:lvlText w:val="%1)"/>
      <w:lvlJc w:val="left"/>
      <w:pPr>
        <w:ind w:left="2520" w:hanging="360"/>
      </w:p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6">
    <w:nsid w:val="2FFE539C"/>
    <w:multiLevelType w:val="hybridMultilevel"/>
    <w:tmpl w:val="BA8E850C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>
    <w:nsid w:val="30975D30"/>
    <w:multiLevelType w:val="hybridMultilevel"/>
    <w:tmpl w:val="78E20366"/>
    <w:lvl w:ilvl="0" w:tplc="950EBBF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>
    <w:nsid w:val="398A1512"/>
    <w:multiLevelType w:val="hybridMultilevel"/>
    <w:tmpl w:val="60E25042"/>
    <w:lvl w:ilvl="0" w:tplc="E80CB6E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9">
    <w:nsid w:val="39A653E5"/>
    <w:multiLevelType w:val="hybridMultilevel"/>
    <w:tmpl w:val="30A22D88"/>
    <w:lvl w:ilvl="0" w:tplc="6DE0AAD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>
    <w:nsid w:val="3C276D0E"/>
    <w:multiLevelType w:val="hybridMultilevel"/>
    <w:tmpl w:val="510E1060"/>
    <w:lvl w:ilvl="0" w:tplc="C428CEE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1">
    <w:nsid w:val="3E411297"/>
    <w:multiLevelType w:val="hybridMultilevel"/>
    <w:tmpl w:val="E36E842E"/>
    <w:lvl w:ilvl="0" w:tplc="D2DE1DC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>
    <w:nsid w:val="42655F89"/>
    <w:multiLevelType w:val="hybridMultilevel"/>
    <w:tmpl w:val="E4509006"/>
    <w:lvl w:ilvl="0" w:tplc="307A239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3">
    <w:nsid w:val="43D50C99"/>
    <w:multiLevelType w:val="hybridMultilevel"/>
    <w:tmpl w:val="5BBEFE20"/>
    <w:lvl w:ilvl="0" w:tplc="6896A92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>
    <w:nsid w:val="44AF367F"/>
    <w:multiLevelType w:val="hybridMultilevel"/>
    <w:tmpl w:val="E1262104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>
    <w:nsid w:val="45AE7897"/>
    <w:multiLevelType w:val="multilevel"/>
    <w:tmpl w:val="3B14E504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45CE38C5"/>
    <w:multiLevelType w:val="multilevel"/>
    <w:tmpl w:val="49D272FE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47B95013"/>
    <w:multiLevelType w:val="hybridMultilevel"/>
    <w:tmpl w:val="4C52798C"/>
    <w:lvl w:ilvl="0" w:tplc="89FAAC6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8">
    <w:nsid w:val="49190EF7"/>
    <w:multiLevelType w:val="multilevel"/>
    <w:tmpl w:val="97DEBFE2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4A445058"/>
    <w:multiLevelType w:val="hybridMultilevel"/>
    <w:tmpl w:val="66FC7214"/>
    <w:lvl w:ilvl="0" w:tplc="58BCADE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0">
    <w:nsid w:val="4B6064BC"/>
    <w:multiLevelType w:val="hybridMultilevel"/>
    <w:tmpl w:val="8146DA2A"/>
    <w:lvl w:ilvl="0" w:tplc="12E8A19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>
    <w:nsid w:val="4BAC5697"/>
    <w:multiLevelType w:val="hybridMultilevel"/>
    <w:tmpl w:val="73A85D0C"/>
    <w:lvl w:ilvl="0" w:tplc="D4F8D9F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4C7C6832"/>
    <w:multiLevelType w:val="hybridMultilevel"/>
    <w:tmpl w:val="FA64881C"/>
    <w:lvl w:ilvl="0" w:tplc="D966C48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3">
    <w:nsid w:val="4C7D2A34"/>
    <w:multiLevelType w:val="hybridMultilevel"/>
    <w:tmpl w:val="424CF0EC"/>
    <w:lvl w:ilvl="0" w:tplc="45F8B9E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4">
    <w:nsid w:val="503A0D70"/>
    <w:multiLevelType w:val="hybridMultilevel"/>
    <w:tmpl w:val="7D24360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>
    <w:nsid w:val="50534211"/>
    <w:multiLevelType w:val="hybridMultilevel"/>
    <w:tmpl w:val="A32C646C"/>
    <w:lvl w:ilvl="0" w:tplc="5D4A4BAE">
      <w:start w:val="95"/>
      <w:numFmt w:val="bullet"/>
      <w:lvlText w:val="-"/>
      <w:lvlJc w:val="left"/>
      <w:pPr>
        <w:ind w:left="1778" w:hanging="360"/>
      </w:pPr>
      <w:rPr>
        <w:rFonts w:ascii="Times New Roman" w:eastAsia="Calibr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2498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18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938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658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378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098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18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538" w:hanging="360"/>
      </w:pPr>
      <w:rPr>
        <w:rFonts w:ascii="Wingdings" w:hAnsi="Wingdings" w:hint="default"/>
      </w:rPr>
    </w:lvl>
  </w:abstractNum>
  <w:abstractNum w:abstractNumId="66">
    <w:nsid w:val="52EC7BDC"/>
    <w:multiLevelType w:val="hybridMultilevel"/>
    <w:tmpl w:val="CBC27322"/>
    <w:lvl w:ilvl="0" w:tplc="2018866E">
      <w:start w:val="4"/>
      <w:numFmt w:val="decimal"/>
      <w:lvlText w:val="%1.2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539B1CC4"/>
    <w:multiLevelType w:val="multilevel"/>
    <w:tmpl w:val="8DAC988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4"/>
      <w:numFmt w:val="decimal"/>
      <w:lvlText w:val="%1.%2"/>
      <w:lvlJc w:val="left"/>
      <w:pPr>
        <w:ind w:left="1080" w:hanging="720"/>
      </w:pPr>
      <w:rPr>
        <w:b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b/>
      </w:rPr>
    </w:lvl>
    <w:lvl w:ilvl="3">
      <w:start w:val="1"/>
      <w:numFmt w:val="decimal"/>
      <w:lvlText w:val="%1.%2.%3.%4"/>
      <w:lvlJc w:val="left"/>
      <w:pPr>
        <w:ind w:left="1440" w:hanging="1080"/>
      </w:pPr>
    </w:lvl>
    <w:lvl w:ilvl="4">
      <w:start w:val="1"/>
      <w:numFmt w:val="decimal"/>
      <w:lvlText w:val="%1.%2.%3.%4.%5"/>
      <w:lvlJc w:val="left"/>
      <w:pPr>
        <w:ind w:left="1440" w:hanging="1080"/>
      </w:pPr>
    </w:lvl>
    <w:lvl w:ilvl="5">
      <w:start w:val="1"/>
      <w:numFmt w:val="decimal"/>
      <w:lvlText w:val="%1.%2.%3.%4.%5.%6"/>
      <w:lvlJc w:val="left"/>
      <w:pPr>
        <w:ind w:left="1800" w:hanging="1440"/>
      </w:pPr>
    </w:lvl>
    <w:lvl w:ilvl="6">
      <w:start w:val="1"/>
      <w:numFmt w:val="decimal"/>
      <w:lvlText w:val="%1.%2.%3.%4.%5.%6.%7"/>
      <w:lvlJc w:val="left"/>
      <w:pPr>
        <w:ind w:left="2160" w:hanging="1800"/>
      </w:pPr>
    </w:lvl>
    <w:lvl w:ilvl="7">
      <w:start w:val="1"/>
      <w:numFmt w:val="decimal"/>
      <w:lvlText w:val="%1.%2.%3.%4.%5.%6.%7.%8"/>
      <w:lvlJc w:val="left"/>
      <w:pPr>
        <w:ind w:left="2160" w:hanging="1800"/>
      </w:pPr>
    </w:lvl>
    <w:lvl w:ilvl="8">
      <w:start w:val="1"/>
      <w:numFmt w:val="decimal"/>
      <w:lvlText w:val="%1.%2.%3.%4.%5.%6.%7.%8.%9"/>
      <w:lvlJc w:val="left"/>
      <w:pPr>
        <w:ind w:left="2520" w:hanging="2160"/>
      </w:pPr>
    </w:lvl>
  </w:abstractNum>
  <w:abstractNum w:abstractNumId="68">
    <w:nsid w:val="54B31DEC"/>
    <w:multiLevelType w:val="multilevel"/>
    <w:tmpl w:val="2FF2DD08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9">
    <w:nsid w:val="55124C31"/>
    <w:multiLevelType w:val="hybridMultilevel"/>
    <w:tmpl w:val="E6E0AB32"/>
    <w:lvl w:ilvl="0" w:tplc="4B8EEF68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55513919"/>
    <w:multiLevelType w:val="hybridMultilevel"/>
    <w:tmpl w:val="649AC254"/>
    <w:lvl w:ilvl="0" w:tplc="951E359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1">
    <w:nsid w:val="55A61602"/>
    <w:multiLevelType w:val="hybridMultilevel"/>
    <w:tmpl w:val="E0AA97D2"/>
    <w:lvl w:ilvl="0" w:tplc="EC24DAA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2">
    <w:nsid w:val="55F90269"/>
    <w:multiLevelType w:val="hybridMultilevel"/>
    <w:tmpl w:val="4FA01CC2"/>
    <w:lvl w:ilvl="0" w:tplc="D0FE361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3">
    <w:nsid w:val="568332F0"/>
    <w:multiLevelType w:val="hybridMultilevel"/>
    <w:tmpl w:val="9650EC5C"/>
    <w:lvl w:ilvl="0" w:tplc="D3702C4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4">
    <w:nsid w:val="57093ECD"/>
    <w:multiLevelType w:val="hybridMultilevel"/>
    <w:tmpl w:val="ACA26DCE"/>
    <w:lvl w:ilvl="0" w:tplc="4812672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5">
    <w:nsid w:val="577F5EB8"/>
    <w:multiLevelType w:val="hybridMultilevel"/>
    <w:tmpl w:val="065AFF3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6">
    <w:nsid w:val="57966D2B"/>
    <w:multiLevelType w:val="hybridMultilevel"/>
    <w:tmpl w:val="F83A5EBA"/>
    <w:lvl w:ilvl="0" w:tplc="4EEC2E1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7">
    <w:nsid w:val="57AF2036"/>
    <w:multiLevelType w:val="hybridMultilevel"/>
    <w:tmpl w:val="51A832C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8">
    <w:nsid w:val="58050A6B"/>
    <w:multiLevelType w:val="hybridMultilevel"/>
    <w:tmpl w:val="3E108012"/>
    <w:lvl w:ilvl="0" w:tplc="8A266D5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9">
    <w:nsid w:val="584C2A36"/>
    <w:multiLevelType w:val="hybridMultilevel"/>
    <w:tmpl w:val="E1DC657E"/>
    <w:lvl w:ilvl="0" w:tplc="19B493F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0">
    <w:nsid w:val="589504AF"/>
    <w:multiLevelType w:val="multilevel"/>
    <w:tmpl w:val="9A124564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81">
    <w:nsid w:val="59CA56B1"/>
    <w:multiLevelType w:val="hybridMultilevel"/>
    <w:tmpl w:val="68584EDE"/>
    <w:lvl w:ilvl="0" w:tplc="3154CBF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2">
    <w:nsid w:val="5C0730CE"/>
    <w:multiLevelType w:val="hybridMultilevel"/>
    <w:tmpl w:val="0EAE891A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3">
    <w:nsid w:val="5DF00AAD"/>
    <w:multiLevelType w:val="hybridMultilevel"/>
    <w:tmpl w:val="FF38A10C"/>
    <w:lvl w:ilvl="0" w:tplc="6A16559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4">
    <w:nsid w:val="5FFE6A54"/>
    <w:multiLevelType w:val="multilevel"/>
    <w:tmpl w:val="C4BE2F4C"/>
    <w:lvl w:ilvl="0">
      <w:start w:val="1"/>
      <w:numFmt w:val="decimal"/>
      <w:lvlText w:val="%1."/>
      <w:lvlJc w:val="left"/>
      <w:pPr>
        <w:ind w:left="644" w:hanging="359"/>
      </w:pPr>
    </w:lvl>
    <w:lvl w:ilvl="1">
      <w:start w:val="1"/>
      <w:numFmt w:val="lowerLetter"/>
      <w:lvlText w:val="%2."/>
      <w:lvlJc w:val="left"/>
      <w:pPr>
        <w:ind w:left="1364" w:hanging="360"/>
      </w:pPr>
    </w:lvl>
    <w:lvl w:ilvl="2">
      <w:start w:val="1"/>
      <w:numFmt w:val="lowerRoman"/>
      <w:lvlText w:val="%3."/>
      <w:lvlJc w:val="right"/>
      <w:pPr>
        <w:ind w:left="2084" w:hanging="180"/>
      </w:pPr>
    </w:lvl>
    <w:lvl w:ilvl="3">
      <w:start w:val="1"/>
      <w:numFmt w:val="decimal"/>
      <w:lvlText w:val="%4."/>
      <w:lvlJc w:val="left"/>
      <w:pPr>
        <w:ind w:left="2804" w:hanging="360"/>
      </w:pPr>
    </w:lvl>
    <w:lvl w:ilvl="4">
      <w:start w:val="1"/>
      <w:numFmt w:val="lowerLetter"/>
      <w:lvlText w:val="%5."/>
      <w:lvlJc w:val="left"/>
      <w:pPr>
        <w:ind w:left="3524" w:hanging="360"/>
      </w:pPr>
    </w:lvl>
    <w:lvl w:ilvl="5">
      <w:start w:val="1"/>
      <w:numFmt w:val="lowerRoman"/>
      <w:lvlText w:val="%6."/>
      <w:lvlJc w:val="right"/>
      <w:pPr>
        <w:ind w:left="4244" w:hanging="180"/>
      </w:pPr>
    </w:lvl>
    <w:lvl w:ilvl="6">
      <w:start w:val="1"/>
      <w:numFmt w:val="decimal"/>
      <w:lvlText w:val="%7."/>
      <w:lvlJc w:val="left"/>
      <w:pPr>
        <w:ind w:left="4964" w:hanging="360"/>
      </w:pPr>
    </w:lvl>
    <w:lvl w:ilvl="7">
      <w:start w:val="1"/>
      <w:numFmt w:val="lowerLetter"/>
      <w:lvlText w:val="%8."/>
      <w:lvlJc w:val="left"/>
      <w:pPr>
        <w:ind w:left="5684" w:hanging="360"/>
      </w:pPr>
    </w:lvl>
    <w:lvl w:ilvl="8">
      <w:start w:val="1"/>
      <w:numFmt w:val="lowerRoman"/>
      <w:lvlText w:val="%9."/>
      <w:lvlJc w:val="right"/>
      <w:pPr>
        <w:ind w:left="6404" w:hanging="180"/>
      </w:pPr>
    </w:lvl>
  </w:abstractNum>
  <w:abstractNum w:abstractNumId="85">
    <w:nsid w:val="606E2F80"/>
    <w:multiLevelType w:val="hybridMultilevel"/>
    <w:tmpl w:val="18FC00D0"/>
    <w:lvl w:ilvl="0" w:tplc="BE74FE80">
      <w:start w:val="1"/>
      <w:numFmt w:val="lowerLetter"/>
      <w:lvlText w:val="%1."/>
      <w:lvlJc w:val="left"/>
      <w:pPr>
        <w:ind w:left="1080" w:hanging="360"/>
      </w:pPr>
      <w:rPr>
        <w:rFonts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6">
    <w:nsid w:val="60E2198C"/>
    <w:multiLevelType w:val="hybridMultilevel"/>
    <w:tmpl w:val="83FCCD5E"/>
    <w:lvl w:ilvl="0" w:tplc="2F649652">
      <w:start w:val="1"/>
      <w:numFmt w:val="decimal"/>
      <w:lvlText w:val="%1."/>
      <w:lvlJc w:val="left"/>
      <w:pPr>
        <w:ind w:left="185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7">
    <w:nsid w:val="61FF4C98"/>
    <w:multiLevelType w:val="multilevel"/>
    <w:tmpl w:val="711EEB8A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bullet"/>
      <w:lvlText w:val="o"/>
      <w:lvlJc w:val="left"/>
      <w:pPr>
        <w:ind w:left="216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200" w:hanging="360"/>
      </w:pPr>
      <w:rPr>
        <w:rFonts w:ascii="Noto Sans Symbols" w:eastAsia="Noto Sans Symbols" w:hAnsi="Noto Sans Symbols" w:cs="Noto Sans Symbols"/>
      </w:rPr>
    </w:lvl>
  </w:abstractNum>
  <w:abstractNum w:abstractNumId="88">
    <w:nsid w:val="668713B0"/>
    <w:multiLevelType w:val="hybridMultilevel"/>
    <w:tmpl w:val="D13EB39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9">
    <w:nsid w:val="68497E37"/>
    <w:multiLevelType w:val="multilevel"/>
    <w:tmpl w:val="0E1A7578"/>
    <w:lvl w:ilvl="0">
      <w:start w:val="1"/>
      <w:numFmt w:val="decimal"/>
      <w:lvlText w:val="%1)"/>
      <w:lvlJc w:val="left"/>
      <w:pPr>
        <w:ind w:left="1800" w:hanging="360"/>
      </w:pPr>
      <w:rPr>
        <w:rFonts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252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324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96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68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540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61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84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560" w:hanging="180"/>
      </w:pPr>
      <w:rPr>
        <w:rFonts w:hint="default"/>
      </w:rPr>
    </w:lvl>
  </w:abstractNum>
  <w:abstractNum w:abstractNumId="90">
    <w:nsid w:val="6AC01B89"/>
    <w:multiLevelType w:val="hybridMultilevel"/>
    <w:tmpl w:val="67C448F8"/>
    <w:lvl w:ilvl="0" w:tplc="83363F2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1">
    <w:nsid w:val="6B380205"/>
    <w:multiLevelType w:val="multilevel"/>
    <w:tmpl w:val="305220D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2">
    <w:nsid w:val="6DF51720"/>
    <w:multiLevelType w:val="multilevel"/>
    <w:tmpl w:val="98B6108A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3">
    <w:nsid w:val="70B77C6D"/>
    <w:multiLevelType w:val="hybridMultilevel"/>
    <w:tmpl w:val="52BECD3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4">
    <w:nsid w:val="734D0EFB"/>
    <w:multiLevelType w:val="hybridMultilevel"/>
    <w:tmpl w:val="EAE26FBC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5">
    <w:nsid w:val="73F01A40"/>
    <w:multiLevelType w:val="hybridMultilevel"/>
    <w:tmpl w:val="F070B0F8"/>
    <w:lvl w:ilvl="0" w:tplc="FEF8129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6">
    <w:nsid w:val="741A478B"/>
    <w:multiLevelType w:val="hybridMultilevel"/>
    <w:tmpl w:val="C25029FE"/>
    <w:lvl w:ilvl="0" w:tplc="13B2FE12">
      <w:start w:val="4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7">
    <w:nsid w:val="74401B11"/>
    <w:multiLevelType w:val="hybridMultilevel"/>
    <w:tmpl w:val="EEDAD340"/>
    <w:lvl w:ilvl="0" w:tplc="8DC8C95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8">
    <w:nsid w:val="757B31F8"/>
    <w:multiLevelType w:val="hybridMultilevel"/>
    <w:tmpl w:val="BA70F17C"/>
    <w:lvl w:ilvl="0" w:tplc="72E89C0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9">
    <w:nsid w:val="769B5B9B"/>
    <w:multiLevelType w:val="hybridMultilevel"/>
    <w:tmpl w:val="1F22A518"/>
    <w:lvl w:ilvl="0" w:tplc="A1085ED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0">
    <w:nsid w:val="76C37AA5"/>
    <w:multiLevelType w:val="hybridMultilevel"/>
    <w:tmpl w:val="CD56D27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1">
    <w:nsid w:val="78A51F40"/>
    <w:multiLevelType w:val="hybridMultilevel"/>
    <w:tmpl w:val="EAF6627A"/>
    <w:lvl w:ilvl="0" w:tplc="B6BE2E7E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2">
    <w:nsid w:val="790B691D"/>
    <w:multiLevelType w:val="hybridMultilevel"/>
    <w:tmpl w:val="A50C3D76"/>
    <w:lvl w:ilvl="0" w:tplc="B73CEEE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3">
    <w:nsid w:val="79266E47"/>
    <w:multiLevelType w:val="hybridMultilevel"/>
    <w:tmpl w:val="01F4399E"/>
    <w:lvl w:ilvl="0" w:tplc="6696DFC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4">
    <w:nsid w:val="7A5B54F8"/>
    <w:multiLevelType w:val="multilevel"/>
    <w:tmpl w:val="C7FEE2A8"/>
    <w:lvl w:ilvl="0">
      <w:start w:val="1"/>
      <w:numFmt w:val="lowerLetter"/>
      <w:lvlText w:val="%1."/>
      <w:lvlJc w:val="left"/>
      <w:pPr>
        <w:ind w:left="1069" w:hanging="360"/>
      </w:pPr>
    </w:lvl>
    <w:lvl w:ilvl="1">
      <w:start w:val="1"/>
      <w:numFmt w:val="lowerLetter"/>
      <w:lvlText w:val="%2."/>
      <w:lvlJc w:val="left"/>
      <w:pPr>
        <w:ind w:left="1789" w:hanging="360"/>
      </w:pPr>
    </w:lvl>
    <w:lvl w:ilvl="2">
      <w:start w:val="1"/>
      <w:numFmt w:val="lowerRoman"/>
      <w:lvlText w:val="%3."/>
      <w:lvlJc w:val="right"/>
      <w:pPr>
        <w:ind w:left="2509" w:hanging="180"/>
      </w:pPr>
    </w:lvl>
    <w:lvl w:ilvl="3">
      <w:start w:val="1"/>
      <w:numFmt w:val="decimal"/>
      <w:lvlText w:val="%4."/>
      <w:lvlJc w:val="left"/>
      <w:pPr>
        <w:ind w:left="3229" w:hanging="360"/>
      </w:pPr>
    </w:lvl>
    <w:lvl w:ilvl="4">
      <w:start w:val="1"/>
      <w:numFmt w:val="lowerLetter"/>
      <w:lvlText w:val="%5."/>
      <w:lvlJc w:val="left"/>
      <w:pPr>
        <w:ind w:left="3949" w:hanging="360"/>
      </w:pPr>
    </w:lvl>
    <w:lvl w:ilvl="5">
      <w:start w:val="1"/>
      <w:numFmt w:val="lowerRoman"/>
      <w:lvlText w:val="%6."/>
      <w:lvlJc w:val="right"/>
      <w:pPr>
        <w:ind w:left="4669" w:hanging="180"/>
      </w:pPr>
    </w:lvl>
    <w:lvl w:ilvl="6">
      <w:start w:val="1"/>
      <w:numFmt w:val="decimal"/>
      <w:lvlText w:val="%7."/>
      <w:lvlJc w:val="left"/>
      <w:pPr>
        <w:ind w:left="5389" w:hanging="360"/>
      </w:pPr>
    </w:lvl>
    <w:lvl w:ilvl="7">
      <w:start w:val="1"/>
      <w:numFmt w:val="lowerLetter"/>
      <w:lvlText w:val="%8."/>
      <w:lvlJc w:val="left"/>
      <w:pPr>
        <w:ind w:left="6109" w:hanging="360"/>
      </w:pPr>
    </w:lvl>
    <w:lvl w:ilvl="8">
      <w:start w:val="1"/>
      <w:numFmt w:val="lowerRoman"/>
      <w:lvlText w:val="%9."/>
      <w:lvlJc w:val="right"/>
      <w:pPr>
        <w:ind w:left="6829" w:hanging="180"/>
      </w:pPr>
    </w:lvl>
  </w:abstractNum>
  <w:abstractNum w:abstractNumId="105">
    <w:nsid w:val="7B496342"/>
    <w:multiLevelType w:val="hybridMultilevel"/>
    <w:tmpl w:val="77BE0FC6"/>
    <w:lvl w:ilvl="0" w:tplc="35AC631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6">
    <w:nsid w:val="7C3E1A42"/>
    <w:multiLevelType w:val="hybridMultilevel"/>
    <w:tmpl w:val="C30E68D6"/>
    <w:lvl w:ilvl="0" w:tplc="3B0EE2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7">
    <w:nsid w:val="7D16045E"/>
    <w:multiLevelType w:val="hybridMultilevel"/>
    <w:tmpl w:val="7AE06B34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8">
    <w:nsid w:val="7D3414DA"/>
    <w:multiLevelType w:val="multilevel"/>
    <w:tmpl w:val="73F6411C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109">
    <w:nsid w:val="7E5729B2"/>
    <w:multiLevelType w:val="hybridMultilevel"/>
    <w:tmpl w:val="7854B59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0">
    <w:nsid w:val="7ECE68BE"/>
    <w:multiLevelType w:val="hybridMultilevel"/>
    <w:tmpl w:val="7CB23436"/>
    <w:lvl w:ilvl="0" w:tplc="42B2F7E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2"/>
  </w:num>
  <w:num w:numId="2">
    <w:abstractNumId w:val="105"/>
  </w:num>
  <w:num w:numId="3">
    <w:abstractNumId w:val="67"/>
  </w:num>
  <w:num w:numId="4">
    <w:abstractNumId w:val="27"/>
  </w:num>
  <w:num w:numId="5">
    <w:abstractNumId w:val="91"/>
  </w:num>
  <w:num w:numId="6">
    <w:abstractNumId w:val="10"/>
  </w:num>
  <w:num w:numId="7">
    <w:abstractNumId w:val="68"/>
  </w:num>
  <w:num w:numId="8">
    <w:abstractNumId w:val="56"/>
  </w:num>
  <w:num w:numId="9">
    <w:abstractNumId w:val="108"/>
  </w:num>
  <w:num w:numId="10">
    <w:abstractNumId w:val="80"/>
  </w:num>
  <w:num w:numId="11">
    <w:abstractNumId w:val="87"/>
  </w:num>
  <w:num w:numId="12">
    <w:abstractNumId w:val="84"/>
  </w:num>
  <w:num w:numId="13">
    <w:abstractNumId w:val="0"/>
  </w:num>
  <w:num w:numId="14">
    <w:abstractNumId w:val="39"/>
  </w:num>
  <w:num w:numId="15">
    <w:abstractNumId w:val="45"/>
  </w:num>
  <w:num w:numId="16">
    <w:abstractNumId w:val="104"/>
  </w:num>
  <w:num w:numId="17">
    <w:abstractNumId w:val="7"/>
  </w:num>
  <w:num w:numId="18">
    <w:abstractNumId w:val="92"/>
  </w:num>
  <w:num w:numId="19">
    <w:abstractNumId w:val="55"/>
  </w:num>
  <w:num w:numId="20">
    <w:abstractNumId w:val="37"/>
  </w:num>
  <w:num w:numId="21">
    <w:abstractNumId w:val="28"/>
  </w:num>
  <w:num w:numId="22">
    <w:abstractNumId w:val="58"/>
  </w:num>
  <w:num w:numId="23">
    <w:abstractNumId w:val="89"/>
  </w:num>
  <w:num w:numId="24">
    <w:abstractNumId w:val="77"/>
  </w:num>
  <w:num w:numId="25">
    <w:abstractNumId w:val="74"/>
  </w:num>
  <w:num w:numId="26">
    <w:abstractNumId w:val="2"/>
  </w:num>
  <w:num w:numId="27">
    <w:abstractNumId w:val="16"/>
  </w:num>
  <w:num w:numId="28">
    <w:abstractNumId w:val="96"/>
  </w:num>
  <w:num w:numId="29">
    <w:abstractNumId w:val="66"/>
  </w:num>
  <w:num w:numId="30">
    <w:abstractNumId w:val="65"/>
  </w:num>
  <w:num w:numId="31">
    <w:abstractNumId w:val="44"/>
  </w:num>
  <w:num w:numId="32">
    <w:abstractNumId w:val="21"/>
  </w:num>
  <w:num w:numId="33">
    <w:abstractNumId w:val="86"/>
  </w:num>
  <w:num w:numId="34">
    <w:abstractNumId w:val="26"/>
  </w:num>
  <w:num w:numId="35">
    <w:abstractNumId w:val="9"/>
  </w:num>
  <w:num w:numId="36">
    <w:abstractNumId w:val="93"/>
  </w:num>
  <w:num w:numId="37">
    <w:abstractNumId w:val="46"/>
  </w:num>
  <w:num w:numId="38">
    <w:abstractNumId w:val="30"/>
  </w:num>
  <w:num w:numId="39">
    <w:abstractNumId w:val="100"/>
  </w:num>
  <w:num w:numId="40">
    <w:abstractNumId w:val="64"/>
  </w:num>
  <w:num w:numId="41">
    <w:abstractNumId w:val="43"/>
  </w:num>
  <w:num w:numId="42">
    <w:abstractNumId w:val="18"/>
  </w:num>
  <w:num w:numId="43">
    <w:abstractNumId w:val="8"/>
  </w:num>
  <w:num w:numId="44">
    <w:abstractNumId w:val="88"/>
  </w:num>
  <w:num w:numId="45">
    <w:abstractNumId w:val="22"/>
  </w:num>
  <w:num w:numId="46">
    <w:abstractNumId w:val="82"/>
  </w:num>
  <w:num w:numId="47">
    <w:abstractNumId w:val="5"/>
  </w:num>
  <w:num w:numId="48">
    <w:abstractNumId w:val="75"/>
  </w:num>
  <w:num w:numId="49">
    <w:abstractNumId w:val="54"/>
  </w:num>
  <w:num w:numId="50">
    <w:abstractNumId w:val="109"/>
  </w:num>
  <w:num w:numId="51">
    <w:abstractNumId w:val="6"/>
  </w:num>
  <w:num w:numId="52">
    <w:abstractNumId w:val="31"/>
  </w:num>
  <w:num w:numId="53">
    <w:abstractNumId w:val="19"/>
  </w:num>
  <w:num w:numId="54">
    <w:abstractNumId w:val="85"/>
  </w:num>
  <w:num w:numId="55">
    <w:abstractNumId w:val="83"/>
  </w:num>
  <w:num w:numId="56">
    <w:abstractNumId w:val="98"/>
  </w:num>
  <w:num w:numId="57">
    <w:abstractNumId w:val="24"/>
  </w:num>
  <w:num w:numId="58">
    <w:abstractNumId w:val="48"/>
  </w:num>
  <w:num w:numId="59">
    <w:abstractNumId w:val="53"/>
  </w:num>
  <w:num w:numId="60">
    <w:abstractNumId w:val="4"/>
  </w:num>
  <w:num w:numId="61">
    <w:abstractNumId w:val="23"/>
  </w:num>
  <w:num w:numId="62">
    <w:abstractNumId w:val="36"/>
  </w:num>
  <w:num w:numId="63">
    <w:abstractNumId w:val="95"/>
  </w:num>
  <w:num w:numId="64">
    <w:abstractNumId w:val="47"/>
  </w:num>
  <w:num w:numId="65">
    <w:abstractNumId w:val="90"/>
  </w:num>
  <w:num w:numId="66">
    <w:abstractNumId w:val="103"/>
  </w:num>
  <w:num w:numId="67">
    <w:abstractNumId w:val="70"/>
  </w:num>
  <w:num w:numId="68">
    <w:abstractNumId w:val="60"/>
  </w:num>
  <w:num w:numId="69">
    <w:abstractNumId w:val="15"/>
  </w:num>
  <w:num w:numId="70">
    <w:abstractNumId w:val="17"/>
  </w:num>
  <w:num w:numId="71">
    <w:abstractNumId w:val="110"/>
  </w:num>
  <w:num w:numId="72">
    <w:abstractNumId w:val="20"/>
  </w:num>
  <w:num w:numId="73">
    <w:abstractNumId w:val="72"/>
  </w:num>
  <w:num w:numId="74">
    <w:abstractNumId w:val="57"/>
  </w:num>
  <w:num w:numId="75">
    <w:abstractNumId w:val="97"/>
  </w:num>
  <w:num w:numId="76">
    <w:abstractNumId w:val="81"/>
  </w:num>
  <w:num w:numId="77">
    <w:abstractNumId w:val="25"/>
  </w:num>
  <w:num w:numId="78">
    <w:abstractNumId w:val="73"/>
  </w:num>
  <w:num w:numId="79">
    <w:abstractNumId w:val="78"/>
  </w:num>
  <w:num w:numId="80">
    <w:abstractNumId w:val="76"/>
  </w:num>
  <w:num w:numId="81">
    <w:abstractNumId w:val="49"/>
  </w:num>
  <w:num w:numId="82">
    <w:abstractNumId w:val="3"/>
  </w:num>
  <w:num w:numId="83">
    <w:abstractNumId w:val="35"/>
  </w:num>
  <w:num w:numId="84">
    <w:abstractNumId w:val="51"/>
  </w:num>
  <w:num w:numId="85">
    <w:abstractNumId w:val="106"/>
  </w:num>
  <w:num w:numId="86">
    <w:abstractNumId w:val="99"/>
  </w:num>
  <w:num w:numId="87">
    <w:abstractNumId w:val="79"/>
  </w:num>
  <w:num w:numId="88">
    <w:abstractNumId w:val="38"/>
  </w:num>
  <w:num w:numId="89">
    <w:abstractNumId w:val="33"/>
  </w:num>
  <w:num w:numId="90">
    <w:abstractNumId w:val="62"/>
  </w:num>
  <w:num w:numId="91">
    <w:abstractNumId w:val="11"/>
  </w:num>
  <w:num w:numId="92">
    <w:abstractNumId w:val="52"/>
  </w:num>
  <w:num w:numId="93">
    <w:abstractNumId w:val="59"/>
  </w:num>
  <w:num w:numId="94">
    <w:abstractNumId w:val="34"/>
  </w:num>
  <w:num w:numId="95">
    <w:abstractNumId w:val="71"/>
  </w:num>
  <w:num w:numId="96">
    <w:abstractNumId w:val="13"/>
  </w:num>
  <w:num w:numId="97">
    <w:abstractNumId w:val="40"/>
  </w:num>
  <w:num w:numId="98">
    <w:abstractNumId w:val="101"/>
  </w:num>
  <w:num w:numId="99">
    <w:abstractNumId w:val="50"/>
  </w:num>
  <w:num w:numId="100">
    <w:abstractNumId w:val="41"/>
  </w:num>
  <w:num w:numId="101">
    <w:abstractNumId w:val="102"/>
  </w:num>
  <w:num w:numId="102">
    <w:abstractNumId w:val="69"/>
  </w:num>
  <w:num w:numId="103">
    <w:abstractNumId w:val="94"/>
  </w:num>
  <w:num w:numId="104">
    <w:abstractNumId w:val="107"/>
  </w:num>
  <w:num w:numId="105">
    <w:abstractNumId w:val="61"/>
  </w:num>
  <w:num w:numId="106">
    <w:abstractNumId w:val="1"/>
  </w:num>
  <w:num w:numId="107">
    <w:abstractNumId w:val="29"/>
  </w:num>
  <w:num w:numId="108">
    <w:abstractNumId w:val="63"/>
  </w:num>
  <w:num w:numId="109">
    <w:abstractNumId w:val="14"/>
  </w:num>
  <w:num w:numId="110">
    <w:abstractNumId w:val="42"/>
  </w:num>
  <w:num w:numId="111">
    <w:abstractNumId w:val="12"/>
  </w:num>
  <w:numIdMacAtCleanup w:val="1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defaultTabStop w:val="720"/>
  <w:drawingGridHorizontalSpacing w:val="110"/>
  <w:displayHorizontalDrawingGridEvery w:val="2"/>
  <w:characterSpacingControl w:val="doNotCompress"/>
  <w:hdrShapeDefaults>
    <o:shapedefaults v:ext="edit" spidmax="27650"/>
  </w:hdrShapeDefaults>
  <w:footnotePr>
    <w:footnote w:id="0"/>
    <w:footnote w:id="1"/>
  </w:footnotePr>
  <w:endnotePr>
    <w:endnote w:id="0"/>
    <w:endnote w:id="1"/>
  </w:endnotePr>
  <w:compat/>
  <w:rsids>
    <w:rsidRoot w:val="008A1151"/>
    <w:rsid w:val="000439AC"/>
    <w:rsid w:val="00054CBC"/>
    <w:rsid w:val="00064997"/>
    <w:rsid w:val="00082B74"/>
    <w:rsid w:val="000D2F6A"/>
    <w:rsid w:val="00112E45"/>
    <w:rsid w:val="00137FA6"/>
    <w:rsid w:val="001638EA"/>
    <w:rsid w:val="0018008C"/>
    <w:rsid w:val="00180928"/>
    <w:rsid w:val="00185301"/>
    <w:rsid w:val="001A216D"/>
    <w:rsid w:val="001A50D4"/>
    <w:rsid w:val="001D3315"/>
    <w:rsid w:val="00276EA3"/>
    <w:rsid w:val="002900AE"/>
    <w:rsid w:val="0029509F"/>
    <w:rsid w:val="002B1FCC"/>
    <w:rsid w:val="002F5E9F"/>
    <w:rsid w:val="00311F56"/>
    <w:rsid w:val="00393676"/>
    <w:rsid w:val="00400999"/>
    <w:rsid w:val="004075BD"/>
    <w:rsid w:val="0047263C"/>
    <w:rsid w:val="00486F3D"/>
    <w:rsid w:val="004B0DEC"/>
    <w:rsid w:val="004C3320"/>
    <w:rsid w:val="004F74E9"/>
    <w:rsid w:val="005304DC"/>
    <w:rsid w:val="005D200C"/>
    <w:rsid w:val="0062424D"/>
    <w:rsid w:val="00652880"/>
    <w:rsid w:val="0065469C"/>
    <w:rsid w:val="00680878"/>
    <w:rsid w:val="006840B2"/>
    <w:rsid w:val="00727228"/>
    <w:rsid w:val="00774087"/>
    <w:rsid w:val="007C25F1"/>
    <w:rsid w:val="00807900"/>
    <w:rsid w:val="00811402"/>
    <w:rsid w:val="008A1151"/>
    <w:rsid w:val="00942173"/>
    <w:rsid w:val="00944F1E"/>
    <w:rsid w:val="00A05047"/>
    <w:rsid w:val="00A600D7"/>
    <w:rsid w:val="00A805A4"/>
    <w:rsid w:val="00B06CAB"/>
    <w:rsid w:val="00B71992"/>
    <w:rsid w:val="00B840BB"/>
    <w:rsid w:val="00C35A25"/>
    <w:rsid w:val="00C43DC1"/>
    <w:rsid w:val="00C62E67"/>
    <w:rsid w:val="00C70428"/>
    <w:rsid w:val="00C76C81"/>
    <w:rsid w:val="00CF0A3A"/>
    <w:rsid w:val="00D00C22"/>
    <w:rsid w:val="00D42F5F"/>
    <w:rsid w:val="00D736EC"/>
    <w:rsid w:val="00D75C33"/>
    <w:rsid w:val="00DA3CEB"/>
    <w:rsid w:val="00DE655A"/>
    <w:rsid w:val="00DE6F29"/>
    <w:rsid w:val="00E64F10"/>
    <w:rsid w:val="00E75F79"/>
    <w:rsid w:val="00EF3D42"/>
    <w:rsid w:val="00F02E21"/>
    <w:rsid w:val="00F15D64"/>
    <w:rsid w:val="00F323B4"/>
    <w:rsid w:val="00F862BA"/>
    <w:rsid w:val="00FB301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76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1151"/>
    <w:rPr>
      <w:rFonts w:ascii="Calibri" w:eastAsia="Calibri" w:hAnsi="Calibri" w:cs="Calibri"/>
      <w:lang w:eastAsia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8A115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38E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638E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A115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A115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1151"/>
    <w:rPr>
      <w:rFonts w:ascii="Tahoma" w:eastAsia="Calibri" w:hAnsi="Tahoma" w:cs="Tahoma"/>
      <w:sz w:val="16"/>
      <w:szCs w:val="16"/>
      <w:lang w:eastAsia="id-ID"/>
    </w:rPr>
  </w:style>
  <w:style w:type="paragraph" w:customStyle="1" w:styleId="Normal1">
    <w:name w:val="Normal1"/>
    <w:rsid w:val="008A1151"/>
    <w:pPr>
      <w:spacing w:after="0" w:line="276" w:lineRule="auto"/>
      <w:jc w:val="left"/>
    </w:pPr>
    <w:rPr>
      <w:rFonts w:ascii="Arial" w:eastAsia="Arial" w:hAnsi="Arial" w:cs="Arial"/>
      <w:lang w:eastAsia="id-ID"/>
    </w:rPr>
  </w:style>
  <w:style w:type="paragraph" w:styleId="Footer">
    <w:name w:val="footer"/>
    <w:basedOn w:val="Normal"/>
    <w:link w:val="FooterChar"/>
    <w:uiPriority w:val="99"/>
    <w:unhideWhenUsed/>
    <w:rsid w:val="008A115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A1151"/>
    <w:rPr>
      <w:rFonts w:ascii="Calibri" w:eastAsia="Calibri" w:hAnsi="Calibri" w:cs="Calibri"/>
      <w:lang w:eastAsia="id-ID"/>
    </w:rPr>
  </w:style>
  <w:style w:type="paragraph" w:styleId="ListParagraph">
    <w:name w:val="List Paragraph"/>
    <w:basedOn w:val="Normal"/>
    <w:uiPriority w:val="34"/>
    <w:qFormat/>
    <w:rsid w:val="008A115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8A115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A1151"/>
    <w:rPr>
      <w:rFonts w:ascii="Calibri" w:eastAsia="Calibri" w:hAnsi="Calibri" w:cs="Calibri"/>
      <w:lang w:eastAsia="id-ID"/>
    </w:rPr>
  </w:style>
  <w:style w:type="character" w:customStyle="1" w:styleId="Heading2Char">
    <w:name w:val="Heading 2 Char"/>
    <w:basedOn w:val="DefaultParagraphFont"/>
    <w:link w:val="Heading2"/>
    <w:uiPriority w:val="9"/>
    <w:rsid w:val="001638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id-ID"/>
    </w:rPr>
  </w:style>
  <w:style w:type="character" w:customStyle="1" w:styleId="Heading3Char">
    <w:name w:val="Heading 3 Char"/>
    <w:basedOn w:val="DefaultParagraphFont"/>
    <w:link w:val="Heading3"/>
    <w:uiPriority w:val="9"/>
    <w:rsid w:val="001638EA"/>
    <w:rPr>
      <w:rFonts w:asciiTheme="majorHAnsi" w:eastAsiaTheme="majorEastAsia" w:hAnsiTheme="majorHAnsi" w:cstheme="majorBidi"/>
      <w:b/>
      <w:bCs/>
      <w:color w:val="4F81BD" w:themeColor="accent1"/>
      <w:lang w:eastAsia="id-ID"/>
    </w:rPr>
  </w:style>
  <w:style w:type="paragraph" w:styleId="Bibliography">
    <w:name w:val="Bibliography"/>
    <w:basedOn w:val="Normal"/>
    <w:next w:val="Normal"/>
    <w:uiPriority w:val="37"/>
    <w:unhideWhenUsed/>
    <w:rsid w:val="001638EA"/>
    <w:pPr>
      <w:spacing w:after="0" w:line="480" w:lineRule="auto"/>
      <w:ind w:left="720" w:hanging="720"/>
    </w:pPr>
  </w:style>
  <w:style w:type="table" w:styleId="TableGrid">
    <w:name w:val="Table Grid"/>
    <w:basedOn w:val="TableNormal"/>
    <w:uiPriority w:val="59"/>
    <w:rsid w:val="001638EA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1638EA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1638EA"/>
    <w:pPr>
      <w:spacing w:before="240" w:line="259" w:lineRule="auto"/>
      <w:jc w:val="left"/>
      <w:outlineLvl w:val="9"/>
    </w:pPr>
    <w:rPr>
      <w:b w:val="0"/>
      <w:bCs w:val="0"/>
      <w:sz w:val="32"/>
      <w:szCs w:val="3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1638E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638EA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638EA"/>
    <w:pPr>
      <w:spacing w:after="100"/>
      <w:ind w:left="440"/>
    </w:pPr>
  </w:style>
  <w:style w:type="character" w:styleId="PlaceholderText">
    <w:name w:val="Placeholder Text"/>
    <w:basedOn w:val="DefaultParagraphFont"/>
    <w:uiPriority w:val="99"/>
    <w:semiHidden/>
    <w:rsid w:val="001638EA"/>
    <w:rPr>
      <w:color w:val="808080"/>
    </w:rPr>
  </w:style>
  <w:style w:type="paragraph" w:styleId="NormalWeb">
    <w:name w:val="Normal (Web)"/>
    <w:basedOn w:val="Normal"/>
    <w:uiPriority w:val="99"/>
    <w:unhideWhenUsed/>
    <w:rsid w:val="001638EA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1638EA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1638EA"/>
    <w:pPr>
      <w:spacing w:after="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26" Type="http://schemas.openxmlformats.org/officeDocument/2006/relationships/image" Target="media/image17.jpeg"/><Relationship Id="rId39" Type="http://schemas.openxmlformats.org/officeDocument/2006/relationships/image" Target="media/image30.jpeg"/><Relationship Id="rId21" Type="http://schemas.openxmlformats.org/officeDocument/2006/relationships/image" Target="media/image12.jpeg"/><Relationship Id="rId34" Type="http://schemas.openxmlformats.org/officeDocument/2006/relationships/image" Target="media/image25.jpeg"/><Relationship Id="rId42" Type="http://schemas.openxmlformats.org/officeDocument/2006/relationships/image" Target="media/image33.jpeg"/><Relationship Id="rId47" Type="http://schemas.openxmlformats.org/officeDocument/2006/relationships/image" Target="media/image38.jpeg"/><Relationship Id="rId50" Type="http://schemas.openxmlformats.org/officeDocument/2006/relationships/image" Target="media/image41.jpeg"/><Relationship Id="rId55" Type="http://schemas.openxmlformats.org/officeDocument/2006/relationships/image" Target="media/image46.jpeg"/><Relationship Id="rId63" Type="http://schemas.openxmlformats.org/officeDocument/2006/relationships/image" Target="media/image54.jpeg"/><Relationship Id="rId68" Type="http://schemas.openxmlformats.org/officeDocument/2006/relationships/header" Target="header2.xml"/><Relationship Id="rId7" Type="http://schemas.openxmlformats.org/officeDocument/2006/relationships/endnotes" Target="endnotes.xml"/><Relationship Id="rId71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9" Type="http://schemas.openxmlformats.org/officeDocument/2006/relationships/image" Target="media/image20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24" Type="http://schemas.openxmlformats.org/officeDocument/2006/relationships/image" Target="media/image15.jpeg"/><Relationship Id="rId32" Type="http://schemas.openxmlformats.org/officeDocument/2006/relationships/image" Target="media/image23.jpeg"/><Relationship Id="rId37" Type="http://schemas.openxmlformats.org/officeDocument/2006/relationships/image" Target="media/image28.jpeg"/><Relationship Id="rId40" Type="http://schemas.openxmlformats.org/officeDocument/2006/relationships/image" Target="media/image31.jpeg"/><Relationship Id="rId45" Type="http://schemas.openxmlformats.org/officeDocument/2006/relationships/image" Target="media/image36.jpeg"/><Relationship Id="rId53" Type="http://schemas.openxmlformats.org/officeDocument/2006/relationships/image" Target="media/image44.jpeg"/><Relationship Id="rId58" Type="http://schemas.openxmlformats.org/officeDocument/2006/relationships/image" Target="media/image49.jpeg"/><Relationship Id="rId66" Type="http://schemas.openxmlformats.org/officeDocument/2006/relationships/image" Target="media/image57.jpe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28" Type="http://schemas.openxmlformats.org/officeDocument/2006/relationships/image" Target="media/image19.jpeg"/><Relationship Id="rId36" Type="http://schemas.openxmlformats.org/officeDocument/2006/relationships/image" Target="media/image27.jpeg"/><Relationship Id="rId49" Type="http://schemas.openxmlformats.org/officeDocument/2006/relationships/image" Target="media/image40.jpeg"/><Relationship Id="rId57" Type="http://schemas.openxmlformats.org/officeDocument/2006/relationships/image" Target="media/image48.jpeg"/><Relationship Id="rId61" Type="http://schemas.openxmlformats.org/officeDocument/2006/relationships/image" Target="media/image52.jpeg"/><Relationship Id="rId10" Type="http://schemas.openxmlformats.org/officeDocument/2006/relationships/image" Target="media/image1.jpeg"/><Relationship Id="rId19" Type="http://schemas.openxmlformats.org/officeDocument/2006/relationships/image" Target="media/image10.jpeg"/><Relationship Id="rId31" Type="http://schemas.openxmlformats.org/officeDocument/2006/relationships/image" Target="media/image22.jpeg"/><Relationship Id="rId44" Type="http://schemas.openxmlformats.org/officeDocument/2006/relationships/image" Target="media/image35.jpeg"/><Relationship Id="rId52" Type="http://schemas.openxmlformats.org/officeDocument/2006/relationships/image" Target="media/image43.jpeg"/><Relationship Id="rId60" Type="http://schemas.openxmlformats.org/officeDocument/2006/relationships/image" Target="media/image51.jpeg"/><Relationship Id="rId65" Type="http://schemas.openxmlformats.org/officeDocument/2006/relationships/image" Target="media/image56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jpeg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30" Type="http://schemas.openxmlformats.org/officeDocument/2006/relationships/image" Target="media/image21.jpeg"/><Relationship Id="rId35" Type="http://schemas.openxmlformats.org/officeDocument/2006/relationships/image" Target="media/image26.jpeg"/><Relationship Id="rId43" Type="http://schemas.openxmlformats.org/officeDocument/2006/relationships/image" Target="media/image34.jpeg"/><Relationship Id="rId48" Type="http://schemas.openxmlformats.org/officeDocument/2006/relationships/image" Target="media/image39.jpeg"/><Relationship Id="rId56" Type="http://schemas.openxmlformats.org/officeDocument/2006/relationships/image" Target="media/image47.jpeg"/><Relationship Id="rId64" Type="http://schemas.openxmlformats.org/officeDocument/2006/relationships/image" Target="media/image55.jpeg"/><Relationship Id="rId69" Type="http://schemas.openxmlformats.org/officeDocument/2006/relationships/footer" Target="footer2.xml"/><Relationship Id="rId8" Type="http://schemas.openxmlformats.org/officeDocument/2006/relationships/header" Target="header1.xml"/><Relationship Id="rId51" Type="http://schemas.openxmlformats.org/officeDocument/2006/relationships/image" Target="media/image42.jpeg"/><Relationship Id="rId72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33" Type="http://schemas.openxmlformats.org/officeDocument/2006/relationships/image" Target="media/image24.jpeg"/><Relationship Id="rId38" Type="http://schemas.openxmlformats.org/officeDocument/2006/relationships/image" Target="media/image29.jpeg"/><Relationship Id="rId46" Type="http://schemas.openxmlformats.org/officeDocument/2006/relationships/image" Target="media/image37.jpeg"/><Relationship Id="rId59" Type="http://schemas.openxmlformats.org/officeDocument/2006/relationships/image" Target="media/image50.jpeg"/><Relationship Id="rId67" Type="http://schemas.openxmlformats.org/officeDocument/2006/relationships/image" Target="media/image58.jpeg"/><Relationship Id="rId20" Type="http://schemas.openxmlformats.org/officeDocument/2006/relationships/image" Target="media/image11.jpeg"/><Relationship Id="rId41" Type="http://schemas.openxmlformats.org/officeDocument/2006/relationships/image" Target="media/image32.jpeg"/><Relationship Id="rId54" Type="http://schemas.openxmlformats.org/officeDocument/2006/relationships/image" Target="media/image45.jpeg"/><Relationship Id="rId62" Type="http://schemas.openxmlformats.org/officeDocument/2006/relationships/image" Target="media/image53.jpeg"/><Relationship Id="rId70" Type="http://schemas.openxmlformats.org/officeDocument/2006/relationships/image" Target="media/image5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3DD4196-7204-4061-9594-A3F20E6AC5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</TotalTime>
  <Pages>63</Pages>
  <Words>1988</Words>
  <Characters>11332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9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eila</dc:creator>
  <cp:lastModifiedBy>Sheila</cp:lastModifiedBy>
  <cp:revision>25</cp:revision>
  <dcterms:created xsi:type="dcterms:W3CDTF">2024-02-12T23:58:00Z</dcterms:created>
  <dcterms:modified xsi:type="dcterms:W3CDTF">2024-02-27T05:04:00Z</dcterms:modified>
</cp:coreProperties>
</file>